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47DF493D" w:rsidR="0064076F" w:rsidRPr="0098266B" w:rsidRDefault="005556F7" w:rsidP="00C51FD0">
      <w:pPr>
        <w:widowControl w:val="0"/>
        <w:rPr>
          <w:bCs/>
        </w:rPr>
      </w:pPr>
      <w:r>
        <w:rPr>
          <w:bCs/>
        </w:rPr>
        <w:t xml:space="preserve">Video </w:t>
      </w:r>
      <w:r w:rsidR="0098266B">
        <w:rPr>
          <w:bCs/>
        </w:rPr>
        <w:t xml:space="preserve">Tutorial URL: </w:t>
      </w:r>
      <w:hyperlink r:id="rId12" w:history="1">
        <w:r w:rsidR="00134037" w:rsidRPr="00134037">
          <w:rPr>
            <w:rStyle w:val="Hyperlink"/>
          </w:rPr>
          <w:t>http://www.youtube.com/watch?v=cKhKmeqjG6I&amp;feature=share&amp;list=PLv-e9CNPZr-o34dIwUKi-Eew-t6A643tX</w:t>
        </w:r>
      </w:hyperlink>
      <w:bookmarkStart w:id="0" w:name="_GoBack"/>
      <w:bookmarkEnd w:id="0"/>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43B49F1D" w14:textId="77777777" w:rsidR="00BF0A19"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BF0A19">
            <w:rPr>
              <w:noProof/>
            </w:rPr>
            <w:t xml:space="preserve">About </w:t>
          </w:r>
          <w:r w:rsidR="00BF0A19" w:rsidRPr="004F3DEC">
            <w:rPr>
              <w:i/>
              <w:noProof/>
            </w:rPr>
            <w:t>HeFPipe</w:t>
          </w:r>
          <w:r w:rsidR="00BF0A19">
            <w:rPr>
              <w:noProof/>
            </w:rPr>
            <w:tab/>
          </w:r>
          <w:r w:rsidR="00BF0A19">
            <w:rPr>
              <w:noProof/>
            </w:rPr>
            <w:fldChar w:fldCharType="begin"/>
          </w:r>
          <w:r w:rsidR="00BF0A19">
            <w:rPr>
              <w:noProof/>
            </w:rPr>
            <w:instrText xml:space="preserve"> PAGEREF _Toc230245927 \h </w:instrText>
          </w:r>
          <w:r w:rsidR="00BF0A19">
            <w:rPr>
              <w:noProof/>
            </w:rPr>
          </w:r>
          <w:r w:rsidR="00BF0A19">
            <w:rPr>
              <w:noProof/>
            </w:rPr>
            <w:fldChar w:fldCharType="separate"/>
          </w:r>
          <w:r w:rsidR="00BF0A19">
            <w:rPr>
              <w:noProof/>
            </w:rPr>
            <w:t>3</w:t>
          </w:r>
          <w:r w:rsidR="00BF0A19">
            <w:rPr>
              <w:noProof/>
            </w:rPr>
            <w:fldChar w:fldCharType="end"/>
          </w:r>
        </w:p>
        <w:p w14:paraId="0348E5CB"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Citing </w:t>
          </w:r>
          <w:r w:rsidRPr="004F3DEC">
            <w:rPr>
              <w:i/>
              <w:noProof/>
            </w:rPr>
            <w:t>HeFPipe</w:t>
          </w:r>
          <w:r>
            <w:rPr>
              <w:noProof/>
            </w:rPr>
            <w:tab/>
          </w:r>
          <w:r>
            <w:rPr>
              <w:noProof/>
            </w:rPr>
            <w:fldChar w:fldCharType="begin"/>
          </w:r>
          <w:r>
            <w:rPr>
              <w:noProof/>
            </w:rPr>
            <w:instrText xml:space="preserve"> PAGEREF _Toc230245928 \h </w:instrText>
          </w:r>
          <w:r>
            <w:rPr>
              <w:noProof/>
            </w:rPr>
          </w:r>
          <w:r>
            <w:rPr>
              <w:noProof/>
            </w:rPr>
            <w:fldChar w:fldCharType="separate"/>
          </w:r>
          <w:r>
            <w:rPr>
              <w:noProof/>
            </w:rPr>
            <w:t>3</w:t>
          </w:r>
          <w:r>
            <w:rPr>
              <w:noProof/>
            </w:rPr>
            <w:fldChar w:fldCharType="end"/>
          </w:r>
        </w:p>
        <w:p w14:paraId="1EA45073" w14:textId="77777777" w:rsidR="00BF0A19" w:rsidRDefault="00BF0A19">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30245929 \h </w:instrText>
          </w:r>
          <w:r>
            <w:rPr>
              <w:noProof/>
            </w:rPr>
          </w:r>
          <w:r>
            <w:rPr>
              <w:noProof/>
            </w:rPr>
            <w:fldChar w:fldCharType="separate"/>
          </w:r>
          <w:r>
            <w:rPr>
              <w:noProof/>
            </w:rPr>
            <w:t>4</w:t>
          </w:r>
          <w:r>
            <w:rPr>
              <w:noProof/>
            </w:rPr>
            <w:fldChar w:fldCharType="end"/>
          </w:r>
        </w:p>
        <w:p w14:paraId="20AF0BFF" w14:textId="77777777" w:rsidR="00BF0A19" w:rsidRDefault="00BF0A19">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30245930 \h </w:instrText>
          </w:r>
          <w:r>
            <w:rPr>
              <w:noProof/>
            </w:rPr>
          </w:r>
          <w:r>
            <w:rPr>
              <w:noProof/>
            </w:rPr>
            <w:fldChar w:fldCharType="separate"/>
          </w:r>
          <w:r>
            <w:rPr>
              <w:noProof/>
            </w:rPr>
            <w:t>4</w:t>
          </w:r>
          <w:r>
            <w:rPr>
              <w:noProof/>
            </w:rPr>
            <w:fldChar w:fldCharType="end"/>
          </w:r>
        </w:p>
        <w:p w14:paraId="766BF34D" w14:textId="77777777" w:rsidR="00BF0A19" w:rsidRDefault="00BF0A19">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30245931 \h </w:instrText>
          </w:r>
          <w:r>
            <w:rPr>
              <w:noProof/>
            </w:rPr>
          </w:r>
          <w:r>
            <w:rPr>
              <w:noProof/>
            </w:rPr>
            <w:fldChar w:fldCharType="separate"/>
          </w:r>
          <w:r>
            <w:rPr>
              <w:noProof/>
            </w:rPr>
            <w:t>4</w:t>
          </w:r>
          <w:r>
            <w:rPr>
              <w:noProof/>
            </w:rPr>
            <w:fldChar w:fldCharType="end"/>
          </w:r>
        </w:p>
        <w:p w14:paraId="2661BD9F" w14:textId="77777777" w:rsidR="00BF0A19" w:rsidRDefault="00BF0A19">
          <w:pPr>
            <w:pStyle w:val="TOC2"/>
            <w:tabs>
              <w:tab w:val="right" w:leader="dot" w:pos="8630"/>
            </w:tabs>
            <w:rPr>
              <w:noProof/>
              <w:sz w:val="24"/>
              <w:szCs w:val="24"/>
              <w:lang w:eastAsia="ja-JP"/>
            </w:rPr>
          </w:pPr>
          <w:r>
            <w:rPr>
              <w:noProof/>
            </w:rPr>
            <w:t xml:space="preserve">Installing </w:t>
          </w:r>
          <w:r w:rsidRPr="004F3DEC">
            <w:rPr>
              <w:i/>
              <w:noProof/>
            </w:rPr>
            <w:t>HeFPipe</w:t>
          </w:r>
          <w:r>
            <w:rPr>
              <w:noProof/>
            </w:rPr>
            <w:tab/>
          </w:r>
          <w:r>
            <w:rPr>
              <w:noProof/>
            </w:rPr>
            <w:fldChar w:fldCharType="begin"/>
          </w:r>
          <w:r>
            <w:rPr>
              <w:noProof/>
            </w:rPr>
            <w:instrText xml:space="preserve"> PAGEREF _Toc230245932 \h </w:instrText>
          </w:r>
          <w:r>
            <w:rPr>
              <w:noProof/>
            </w:rPr>
          </w:r>
          <w:r>
            <w:rPr>
              <w:noProof/>
            </w:rPr>
            <w:fldChar w:fldCharType="separate"/>
          </w:r>
          <w:r>
            <w:rPr>
              <w:noProof/>
            </w:rPr>
            <w:t>4</w:t>
          </w:r>
          <w:r>
            <w:rPr>
              <w:noProof/>
            </w:rPr>
            <w:fldChar w:fldCharType="end"/>
          </w:r>
        </w:p>
        <w:p w14:paraId="0EB43EED" w14:textId="77777777" w:rsidR="00BF0A19" w:rsidRDefault="00BF0A19">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30245933 \h </w:instrText>
          </w:r>
          <w:r>
            <w:rPr>
              <w:noProof/>
            </w:rPr>
          </w:r>
          <w:r>
            <w:rPr>
              <w:noProof/>
            </w:rPr>
            <w:fldChar w:fldCharType="separate"/>
          </w:r>
          <w:r>
            <w:rPr>
              <w:noProof/>
            </w:rPr>
            <w:t>5</w:t>
          </w:r>
          <w:r>
            <w:rPr>
              <w:noProof/>
            </w:rPr>
            <w:fldChar w:fldCharType="end"/>
          </w:r>
        </w:p>
        <w:p w14:paraId="33DECC7C" w14:textId="77777777" w:rsidR="00BF0A19" w:rsidRDefault="00BF0A19">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30245934 \h </w:instrText>
          </w:r>
          <w:r>
            <w:rPr>
              <w:noProof/>
            </w:rPr>
          </w:r>
          <w:r>
            <w:rPr>
              <w:noProof/>
            </w:rPr>
            <w:fldChar w:fldCharType="separate"/>
          </w:r>
          <w:r>
            <w:rPr>
              <w:noProof/>
            </w:rPr>
            <w:t>5</w:t>
          </w:r>
          <w:r>
            <w:rPr>
              <w:noProof/>
            </w:rPr>
            <w:fldChar w:fldCharType="end"/>
          </w:r>
        </w:p>
        <w:p w14:paraId="05578858" w14:textId="77777777" w:rsidR="00BF0A19" w:rsidRDefault="00BF0A19">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30245935 \h </w:instrText>
          </w:r>
          <w:r>
            <w:rPr>
              <w:noProof/>
            </w:rPr>
          </w:r>
          <w:r>
            <w:rPr>
              <w:noProof/>
            </w:rPr>
            <w:fldChar w:fldCharType="separate"/>
          </w:r>
          <w:r>
            <w:rPr>
              <w:noProof/>
            </w:rPr>
            <w:t>5</w:t>
          </w:r>
          <w:r>
            <w:rPr>
              <w:noProof/>
            </w:rPr>
            <w:fldChar w:fldCharType="end"/>
          </w:r>
        </w:p>
        <w:p w14:paraId="0A163C8A" w14:textId="77777777" w:rsidR="00BF0A19" w:rsidRDefault="00BF0A19">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30245936 \h </w:instrText>
          </w:r>
          <w:r>
            <w:rPr>
              <w:noProof/>
            </w:rPr>
          </w:r>
          <w:r>
            <w:rPr>
              <w:noProof/>
            </w:rPr>
            <w:fldChar w:fldCharType="separate"/>
          </w:r>
          <w:r>
            <w:rPr>
              <w:noProof/>
            </w:rPr>
            <w:t>5</w:t>
          </w:r>
          <w:r>
            <w:rPr>
              <w:noProof/>
            </w:rPr>
            <w:fldChar w:fldCharType="end"/>
          </w:r>
        </w:p>
        <w:p w14:paraId="121D1FD3" w14:textId="77777777" w:rsidR="00BF0A19" w:rsidRDefault="00BF0A19">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30245937 \h </w:instrText>
          </w:r>
          <w:r>
            <w:rPr>
              <w:noProof/>
            </w:rPr>
          </w:r>
          <w:r>
            <w:rPr>
              <w:noProof/>
            </w:rPr>
            <w:fldChar w:fldCharType="separate"/>
          </w:r>
          <w:r>
            <w:rPr>
              <w:noProof/>
            </w:rPr>
            <w:t>5</w:t>
          </w:r>
          <w:r>
            <w:rPr>
              <w:noProof/>
            </w:rPr>
            <w:fldChar w:fldCharType="end"/>
          </w:r>
        </w:p>
        <w:p w14:paraId="025AA325" w14:textId="77777777" w:rsidR="00BF0A19" w:rsidRDefault="00BF0A19">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30245938 \h </w:instrText>
          </w:r>
          <w:r>
            <w:rPr>
              <w:noProof/>
            </w:rPr>
          </w:r>
          <w:r>
            <w:rPr>
              <w:noProof/>
            </w:rPr>
            <w:fldChar w:fldCharType="separate"/>
          </w:r>
          <w:r>
            <w:rPr>
              <w:noProof/>
            </w:rPr>
            <w:t>6</w:t>
          </w:r>
          <w:r>
            <w:rPr>
              <w:noProof/>
            </w:rPr>
            <w:fldChar w:fldCharType="end"/>
          </w:r>
        </w:p>
        <w:p w14:paraId="6A316C79" w14:textId="77777777" w:rsidR="00BF0A19" w:rsidRDefault="00BF0A19">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30245939 \h </w:instrText>
          </w:r>
          <w:r>
            <w:rPr>
              <w:noProof/>
            </w:rPr>
          </w:r>
          <w:r>
            <w:rPr>
              <w:noProof/>
            </w:rPr>
            <w:fldChar w:fldCharType="separate"/>
          </w:r>
          <w:r>
            <w:rPr>
              <w:noProof/>
            </w:rPr>
            <w:t>6</w:t>
          </w:r>
          <w:r>
            <w:rPr>
              <w:noProof/>
            </w:rPr>
            <w:fldChar w:fldCharType="end"/>
          </w:r>
        </w:p>
        <w:p w14:paraId="051B5A58" w14:textId="77777777" w:rsidR="00BF0A19" w:rsidRDefault="00BF0A19">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30245940 \h </w:instrText>
          </w:r>
          <w:r>
            <w:rPr>
              <w:noProof/>
            </w:rPr>
          </w:r>
          <w:r>
            <w:rPr>
              <w:noProof/>
            </w:rPr>
            <w:fldChar w:fldCharType="separate"/>
          </w:r>
          <w:r>
            <w:rPr>
              <w:noProof/>
            </w:rPr>
            <w:t>6</w:t>
          </w:r>
          <w:r>
            <w:rPr>
              <w:noProof/>
            </w:rPr>
            <w:fldChar w:fldCharType="end"/>
          </w:r>
        </w:p>
        <w:p w14:paraId="05659A2B" w14:textId="77777777" w:rsidR="00BF0A19" w:rsidRDefault="00BF0A19">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30245941 \h </w:instrText>
          </w:r>
          <w:r>
            <w:rPr>
              <w:noProof/>
            </w:rPr>
          </w:r>
          <w:r>
            <w:rPr>
              <w:noProof/>
            </w:rPr>
            <w:fldChar w:fldCharType="separate"/>
          </w:r>
          <w:r>
            <w:rPr>
              <w:noProof/>
            </w:rPr>
            <w:t>7</w:t>
          </w:r>
          <w:r>
            <w:rPr>
              <w:noProof/>
            </w:rPr>
            <w:fldChar w:fldCharType="end"/>
          </w:r>
        </w:p>
        <w:p w14:paraId="25D81FF1" w14:textId="77777777" w:rsidR="00BF0A19" w:rsidRDefault="00BF0A19">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30245942 \h </w:instrText>
          </w:r>
          <w:r>
            <w:rPr>
              <w:noProof/>
            </w:rPr>
          </w:r>
          <w:r>
            <w:rPr>
              <w:noProof/>
            </w:rPr>
            <w:fldChar w:fldCharType="separate"/>
          </w:r>
          <w:r>
            <w:rPr>
              <w:noProof/>
            </w:rPr>
            <w:t>7</w:t>
          </w:r>
          <w:r>
            <w:rPr>
              <w:noProof/>
            </w:rPr>
            <w:fldChar w:fldCharType="end"/>
          </w:r>
        </w:p>
        <w:p w14:paraId="6F4E1C7E" w14:textId="77777777" w:rsidR="00BF0A19" w:rsidRDefault="00BF0A19">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30245943 \h </w:instrText>
          </w:r>
          <w:r>
            <w:rPr>
              <w:noProof/>
            </w:rPr>
          </w:r>
          <w:r>
            <w:rPr>
              <w:noProof/>
            </w:rPr>
            <w:fldChar w:fldCharType="separate"/>
          </w:r>
          <w:r>
            <w:rPr>
              <w:noProof/>
            </w:rPr>
            <w:t>7</w:t>
          </w:r>
          <w:r>
            <w:rPr>
              <w:noProof/>
            </w:rPr>
            <w:fldChar w:fldCharType="end"/>
          </w:r>
        </w:p>
        <w:p w14:paraId="22A7F39A" w14:textId="77777777" w:rsidR="00BF0A19" w:rsidRDefault="00BF0A19">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30245944 \h </w:instrText>
          </w:r>
          <w:r>
            <w:rPr>
              <w:noProof/>
            </w:rPr>
          </w:r>
          <w:r>
            <w:rPr>
              <w:noProof/>
            </w:rPr>
            <w:fldChar w:fldCharType="separate"/>
          </w:r>
          <w:r>
            <w:rPr>
              <w:noProof/>
            </w:rPr>
            <w:t>8</w:t>
          </w:r>
          <w:r>
            <w:rPr>
              <w:noProof/>
            </w:rPr>
            <w:fldChar w:fldCharType="end"/>
          </w:r>
        </w:p>
        <w:p w14:paraId="20392F18"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Using </w:t>
          </w:r>
          <w:r w:rsidRPr="004F3DEC">
            <w:rPr>
              <w:i/>
              <w:noProof/>
            </w:rPr>
            <w:t>HeFPipe</w:t>
          </w:r>
          <w:r>
            <w:rPr>
              <w:noProof/>
            </w:rPr>
            <w:tab/>
          </w:r>
          <w:r>
            <w:rPr>
              <w:noProof/>
            </w:rPr>
            <w:fldChar w:fldCharType="begin"/>
          </w:r>
          <w:r>
            <w:rPr>
              <w:noProof/>
            </w:rPr>
            <w:instrText xml:space="preserve"> PAGEREF _Toc230245945 \h </w:instrText>
          </w:r>
          <w:r>
            <w:rPr>
              <w:noProof/>
            </w:rPr>
          </w:r>
          <w:r>
            <w:rPr>
              <w:noProof/>
            </w:rPr>
            <w:fldChar w:fldCharType="separate"/>
          </w:r>
          <w:r>
            <w:rPr>
              <w:noProof/>
            </w:rPr>
            <w:t>8</w:t>
          </w:r>
          <w:r>
            <w:rPr>
              <w:noProof/>
            </w:rPr>
            <w:fldChar w:fldCharType="end"/>
          </w:r>
        </w:p>
        <w:p w14:paraId="4CD05E85" w14:textId="77777777" w:rsidR="00BF0A19" w:rsidRDefault="00BF0A19">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30245946 \h </w:instrText>
          </w:r>
          <w:r>
            <w:rPr>
              <w:noProof/>
            </w:rPr>
          </w:r>
          <w:r>
            <w:rPr>
              <w:noProof/>
            </w:rPr>
            <w:fldChar w:fldCharType="separate"/>
          </w:r>
          <w:r>
            <w:rPr>
              <w:noProof/>
            </w:rPr>
            <w:t>8</w:t>
          </w:r>
          <w:r>
            <w:rPr>
              <w:noProof/>
            </w:rPr>
            <w:fldChar w:fldCharType="end"/>
          </w:r>
        </w:p>
        <w:p w14:paraId="70C6F3FF" w14:textId="77777777" w:rsidR="00BF0A19" w:rsidRDefault="00BF0A19">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30245947 \h </w:instrText>
          </w:r>
          <w:r>
            <w:rPr>
              <w:noProof/>
            </w:rPr>
          </w:r>
          <w:r>
            <w:rPr>
              <w:noProof/>
            </w:rPr>
            <w:fldChar w:fldCharType="separate"/>
          </w:r>
          <w:r>
            <w:rPr>
              <w:noProof/>
            </w:rPr>
            <w:t>9</w:t>
          </w:r>
          <w:r>
            <w:rPr>
              <w:noProof/>
            </w:rPr>
            <w:fldChar w:fldCharType="end"/>
          </w:r>
        </w:p>
        <w:p w14:paraId="1B8B7C1E" w14:textId="77777777" w:rsidR="00BF0A19" w:rsidRDefault="00BF0A19">
          <w:pPr>
            <w:pStyle w:val="TOC2"/>
            <w:tabs>
              <w:tab w:val="right" w:leader="dot" w:pos="8630"/>
            </w:tabs>
            <w:rPr>
              <w:noProof/>
              <w:sz w:val="24"/>
              <w:szCs w:val="24"/>
              <w:lang w:eastAsia="ja-JP"/>
            </w:rPr>
          </w:pPr>
          <w:r>
            <w:rPr>
              <w:noProof/>
            </w:rPr>
            <w:t xml:space="preserve">Processing the Allele Reports for </w:t>
          </w:r>
          <w:r w:rsidRPr="004F3DEC">
            <w:rPr>
              <w:i/>
              <w:noProof/>
            </w:rPr>
            <w:t>GenePop</w:t>
          </w:r>
          <w:r>
            <w:rPr>
              <w:noProof/>
            </w:rPr>
            <w:tab/>
          </w:r>
          <w:r>
            <w:rPr>
              <w:noProof/>
            </w:rPr>
            <w:fldChar w:fldCharType="begin"/>
          </w:r>
          <w:r>
            <w:rPr>
              <w:noProof/>
            </w:rPr>
            <w:instrText xml:space="preserve"> PAGEREF _Toc230245948 \h </w:instrText>
          </w:r>
          <w:r>
            <w:rPr>
              <w:noProof/>
            </w:rPr>
          </w:r>
          <w:r>
            <w:rPr>
              <w:noProof/>
            </w:rPr>
            <w:fldChar w:fldCharType="separate"/>
          </w:r>
          <w:r>
            <w:rPr>
              <w:noProof/>
            </w:rPr>
            <w:t>9</w:t>
          </w:r>
          <w:r>
            <w:rPr>
              <w:noProof/>
            </w:rPr>
            <w:fldChar w:fldCharType="end"/>
          </w:r>
        </w:p>
        <w:p w14:paraId="512555C0" w14:textId="77777777" w:rsidR="00BF0A19" w:rsidRDefault="00BF0A19">
          <w:pPr>
            <w:pStyle w:val="TOC2"/>
            <w:tabs>
              <w:tab w:val="right" w:leader="dot" w:pos="8630"/>
            </w:tabs>
            <w:rPr>
              <w:noProof/>
              <w:sz w:val="24"/>
              <w:szCs w:val="24"/>
              <w:lang w:eastAsia="ja-JP"/>
            </w:rPr>
          </w:pPr>
          <w:r>
            <w:rPr>
              <w:noProof/>
            </w:rPr>
            <w:t xml:space="preserve">Running </w:t>
          </w:r>
          <w:r w:rsidRPr="004F3DEC">
            <w:rPr>
              <w:i/>
              <w:noProof/>
            </w:rPr>
            <w:t>GenePop</w:t>
          </w:r>
          <w:r>
            <w:rPr>
              <w:noProof/>
            </w:rPr>
            <w:t xml:space="preserve"> on the Web and Feeding the Output Back into </w:t>
          </w:r>
          <w:r w:rsidRPr="004F3DEC">
            <w:rPr>
              <w:i/>
              <w:noProof/>
            </w:rPr>
            <w:t>HeFPipe</w:t>
          </w:r>
          <w:r>
            <w:rPr>
              <w:noProof/>
            </w:rPr>
            <w:tab/>
          </w:r>
          <w:r>
            <w:rPr>
              <w:noProof/>
            </w:rPr>
            <w:fldChar w:fldCharType="begin"/>
          </w:r>
          <w:r>
            <w:rPr>
              <w:noProof/>
            </w:rPr>
            <w:instrText xml:space="preserve"> PAGEREF _Toc230245949 \h </w:instrText>
          </w:r>
          <w:r>
            <w:rPr>
              <w:noProof/>
            </w:rPr>
          </w:r>
          <w:r>
            <w:rPr>
              <w:noProof/>
            </w:rPr>
            <w:fldChar w:fldCharType="separate"/>
          </w:r>
          <w:r>
            <w:rPr>
              <w:noProof/>
            </w:rPr>
            <w:t>10</w:t>
          </w:r>
          <w:r>
            <w:rPr>
              <w:noProof/>
            </w:rPr>
            <w:fldChar w:fldCharType="end"/>
          </w:r>
        </w:p>
        <w:p w14:paraId="20579233" w14:textId="77777777" w:rsidR="00BF0A19" w:rsidRDefault="00BF0A19">
          <w:pPr>
            <w:pStyle w:val="TOC2"/>
            <w:tabs>
              <w:tab w:val="right" w:leader="dot" w:pos="8630"/>
            </w:tabs>
            <w:rPr>
              <w:noProof/>
              <w:sz w:val="24"/>
              <w:szCs w:val="24"/>
              <w:lang w:eastAsia="ja-JP"/>
            </w:rPr>
          </w:pPr>
          <w:r>
            <w:rPr>
              <w:noProof/>
            </w:rPr>
            <w:t xml:space="preserve">Generation of </w:t>
          </w:r>
          <w:r w:rsidRPr="004F3DEC">
            <w:rPr>
              <w:i/>
              <w:noProof/>
            </w:rPr>
            <w:t>RMES</w:t>
          </w:r>
          <w:r>
            <w:rPr>
              <w:noProof/>
            </w:rPr>
            <w:t xml:space="preserve">-, </w:t>
          </w:r>
          <w:r w:rsidRPr="004F3DEC">
            <w:rPr>
              <w:i/>
              <w:noProof/>
            </w:rPr>
            <w:t>GEPHAST</w:t>
          </w:r>
          <w:r>
            <w:rPr>
              <w:noProof/>
            </w:rPr>
            <w:t xml:space="preserve">-, and </w:t>
          </w:r>
          <w:r w:rsidRPr="004F3DEC">
            <w:rPr>
              <w:i/>
              <w:noProof/>
            </w:rPr>
            <w:t>Rhh</w:t>
          </w:r>
          <w:r>
            <w:rPr>
              <w:noProof/>
            </w:rPr>
            <w:t>-Related Files</w:t>
          </w:r>
          <w:r>
            <w:rPr>
              <w:noProof/>
            </w:rPr>
            <w:tab/>
          </w:r>
          <w:r>
            <w:rPr>
              <w:noProof/>
            </w:rPr>
            <w:fldChar w:fldCharType="begin"/>
          </w:r>
          <w:r>
            <w:rPr>
              <w:noProof/>
            </w:rPr>
            <w:instrText xml:space="preserve"> PAGEREF _Toc230245950 \h </w:instrText>
          </w:r>
          <w:r>
            <w:rPr>
              <w:noProof/>
            </w:rPr>
          </w:r>
          <w:r>
            <w:rPr>
              <w:noProof/>
            </w:rPr>
            <w:fldChar w:fldCharType="separate"/>
          </w:r>
          <w:r>
            <w:rPr>
              <w:noProof/>
            </w:rPr>
            <w:t>11</w:t>
          </w:r>
          <w:r>
            <w:rPr>
              <w:noProof/>
            </w:rPr>
            <w:fldChar w:fldCharType="end"/>
          </w:r>
        </w:p>
        <w:p w14:paraId="5A907422" w14:textId="77777777" w:rsidR="00BF0A19" w:rsidRDefault="00BF0A19">
          <w:pPr>
            <w:pStyle w:val="TOC3"/>
            <w:tabs>
              <w:tab w:val="right" w:leader="dot" w:pos="8630"/>
            </w:tabs>
            <w:rPr>
              <w:i w:val="0"/>
              <w:noProof/>
              <w:sz w:val="24"/>
              <w:szCs w:val="24"/>
              <w:lang w:eastAsia="ja-JP"/>
            </w:rPr>
          </w:pPr>
          <w:r w:rsidRPr="004F3DEC">
            <w:rPr>
              <w:noProof/>
            </w:rPr>
            <w:t>RMES</w:t>
          </w:r>
          <w:r>
            <w:rPr>
              <w:noProof/>
            </w:rPr>
            <w:tab/>
          </w:r>
          <w:r>
            <w:rPr>
              <w:noProof/>
            </w:rPr>
            <w:fldChar w:fldCharType="begin"/>
          </w:r>
          <w:r>
            <w:rPr>
              <w:noProof/>
            </w:rPr>
            <w:instrText xml:space="preserve"> PAGEREF _Toc230245951 \h </w:instrText>
          </w:r>
          <w:r>
            <w:rPr>
              <w:noProof/>
            </w:rPr>
          </w:r>
          <w:r>
            <w:rPr>
              <w:noProof/>
            </w:rPr>
            <w:fldChar w:fldCharType="separate"/>
          </w:r>
          <w:r>
            <w:rPr>
              <w:noProof/>
            </w:rPr>
            <w:t>11</w:t>
          </w:r>
          <w:r>
            <w:rPr>
              <w:noProof/>
            </w:rPr>
            <w:fldChar w:fldCharType="end"/>
          </w:r>
        </w:p>
        <w:p w14:paraId="72C432BC" w14:textId="77777777" w:rsidR="00BF0A19" w:rsidRDefault="00BF0A19">
          <w:pPr>
            <w:pStyle w:val="TOC3"/>
            <w:tabs>
              <w:tab w:val="right" w:leader="dot" w:pos="8630"/>
            </w:tabs>
            <w:rPr>
              <w:i w:val="0"/>
              <w:noProof/>
              <w:sz w:val="24"/>
              <w:szCs w:val="24"/>
              <w:lang w:eastAsia="ja-JP"/>
            </w:rPr>
          </w:pPr>
          <w:r w:rsidRPr="004F3DEC">
            <w:rPr>
              <w:noProof/>
            </w:rPr>
            <w:t>GEPHAST</w:t>
          </w:r>
          <w:r>
            <w:rPr>
              <w:noProof/>
            </w:rPr>
            <w:tab/>
          </w:r>
          <w:r>
            <w:rPr>
              <w:noProof/>
            </w:rPr>
            <w:fldChar w:fldCharType="begin"/>
          </w:r>
          <w:r>
            <w:rPr>
              <w:noProof/>
            </w:rPr>
            <w:instrText xml:space="preserve"> PAGEREF _Toc230245952 \h </w:instrText>
          </w:r>
          <w:r>
            <w:rPr>
              <w:noProof/>
            </w:rPr>
          </w:r>
          <w:r>
            <w:rPr>
              <w:noProof/>
            </w:rPr>
            <w:fldChar w:fldCharType="separate"/>
          </w:r>
          <w:r>
            <w:rPr>
              <w:noProof/>
            </w:rPr>
            <w:t>11</w:t>
          </w:r>
          <w:r>
            <w:rPr>
              <w:noProof/>
            </w:rPr>
            <w:fldChar w:fldCharType="end"/>
          </w:r>
        </w:p>
        <w:p w14:paraId="6BDB5632" w14:textId="77777777" w:rsidR="00BF0A19" w:rsidRDefault="00BF0A19">
          <w:pPr>
            <w:pStyle w:val="TOC3"/>
            <w:tabs>
              <w:tab w:val="right" w:leader="dot" w:pos="8630"/>
            </w:tabs>
            <w:rPr>
              <w:i w:val="0"/>
              <w:noProof/>
              <w:sz w:val="24"/>
              <w:szCs w:val="24"/>
              <w:lang w:eastAsia="ja-JP"/>
            </w:rPr>
          </w:pPr>
          <w:r w:rsidRPr="004F3DEC">
            <w:rPr>
              <w:noProof/>
            </w:rPr>
            <w:t>Rhh</w:t>
          </w:r>
          <w:r>
            <w:rPr>
              <w:noProof/>
            </w:rPr>
            <w:tab/>
          </w:r>
          <w:r>
            <w:rPr>
              <w:noProof/>
            </w:rPr>
            <w:fldChar w:fldCharType="begin"/>
          </w:r>
          <w:r>
            <w:rPr>
              <w:noProof/>
            </w:rPr>
            <w:instrText xml:space="preserve"> PAGEREF _Toc230245953 \h </w:instrText>
          </w:r>
          <w:r>
            <w:rPr>
              <w:noProof/>
            </w:rPr>
          </w:r>
          <w:r>
            <w:rPr>
              <w:noProof/>
            </w:rPr>
            <w:fldChar w:fldCharType="separate"/>
          </w:r>
          <w:r>
            <w:rPr>
              <w:noProof/>
            </w:rPr>
            <w:t>12</w:t>
          </w:r>
          <w:r>
            <w:rPr>
              <w:noProof/>
            </w:rPr>
            <w:fldChar w:fldCharType="end"/>
          </w:r>
        </w:p>
        <w:p w14:paraId="5886BEC3" w14:textId="77777777" w:rsidR="00BF0A19" w:rsidRDefault="00BF0A19">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30245954 \h </w:instrText>
          </w:r>
          <w:r>
            <w:rPr>
              <w:noProof/>
            </w:rPr>
          </w:r>
          <w:r>
            <w:rPr>
              <w:noProof/>
            </w:rPr>
            <w:fldChar w:fldCharType="separate"/>
          </w:r>
          <w:r>
            <w:rPr>
              <w:noProof/>
            </w:rPr>
            <w:t>13</w:t>
          </w:r>
          <w:r>
            <w:rPr>
              <w:noProof/>
            </w:rPr>
            <w:fldChar w:fldCharType="end"/>
          </w:r>
        </w:p>
        <w:p w14:paraId="44512FC2" w14:textId="77777777" w:rsidR="00BF0A19" w:rsidRDefault="00BF0A19">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30245955 \h </w:instrText>
          </w:r>
          <w:r>
            <w:rPr>
              <w:noProof/>
            </w:rPr>
          </w:r>
          <w:r>
            <w:rPr>
              <w:noProof/>
            </w:rPr>
            <w:fldChar w:fldCharType="separate"/>
          </w:r>
          <w:r>
            <w:rPr>
              <w:noProof/>
            </w:rPr>
            <w:t>15</w:t>
          </w:r>
          <w:r>
            <w:rPr>
              <w:noProof/>
            </w:rPr>
            <w:fldChar w:fldCharType="end"/>
          </w:r>
        </w:p>
        <w:p w14:paraId="79A1F50C" w14:textId="77777777" w:rsidR="00BF0A19" w:rsidRDefault="00BF0A19">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30245956 \h </w:instrText>
          </w:r>
          <w:r>
            <w:rPr>
              <w:noProof/>
            </w:rPr>
          </w:r>
          <w:r>
            <w:rPr>
              <w:noProof/>
            </w:rPr>
            <w:fldChar w:fldCharType="separate"/>
          </w:r>
          <w:r>
            <w:rPr>
              <w:noProof/>
            </w:rPr>
            <w:t>17</w:t>
          </w:r>
          <w:r>
            <w:rPr>
              <w:noProof/>
            </w:rPr>
            <w:fldChar w:fldCharType="end"/>
          </w:r>
        </w:p>
        <w:p w14:paraId="5542C9D0" w14:textId="77777777" w:rsidR="00BF0A19" w:rsidRDefault="00BF0A19">
          <w:pPr>
            <w:pStyle w:val="TOC3"/>
            <w:tabs>
              <w:tab w:val="right" w:leader="dot" w:pos="8630"/>
            </w:tabs>
            <w:rPr>
              <w:i w:val="0"/>
              <w:noProof/>
              <w:sz w:val="24"/>
              <w:szCs w:val="24"/>
              <w:lang w:eastAsia="ja-JP"/>
            </w:rPr>
          </w:pPr>
          <w:r>
            <w:rPr>
              <w:noProof/>
            </w:rPr>
            <w:t>Full Data Set Regressions</w:t>
          </w:r>
          <w:r>
            <w:rPr>
              <w:noProof/>
            </w:rPr>
            <w:tab/>
          </w:r>
          <w:r>
            <w:rPr>
              <w:noProof/>
            </w:rPr>
            <w:fldChar w:fldCharType="begin"/>
          </w:r>
          <w:r>
            <w:rPr>
              <w:noProof/>
            </w:rPr>
            <w:instrText xml:space="preserve"> PAGEREF _Toc230245957 \h </w:instrText>
          </w:r>
          <w:r>
            <w:rPr>
              <w:noProof/>
            </w:rPr>
          </w:r>
          <w:r>
            <w:rPr>
              <w:noProof/>
            </w:rPr>
            <w:fldChar w:fldCharType="separate"/>
          </w:r>
          <w:r>
            <w:rPr>
              <w:noProof/>
            </w:rPr>
            <w:t>17</w:t>
          </w:r>
          <w:r>
            <w:rPr>
              <w:noProof/>
            </w:rPr>
            <w:fldChar w:fldCharType="end"/>
          </w:r>
        </w:p>
        <w:p w14:paraId="7E45258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Data Subset Regressions</w:t>
          </w:r>
          <w:r>
            <w:rPr>
              <w:noProof/>
            </w:rPr>
            <w:tab/>
          </w:r>
          <w:r>
            <w:rPr>
              <w:noProof/>
            </w:rPr>
            <w:fldChar w:fldCharType="begin"/>
          </w:r>
          <w:r>
            <w:rPr>
              <w:noProof/>
            </w:rPr>
            <w:instrText xml:space="preserve"> PAGEREF _Toc230245958 \h </w:instrText>
          </w:r>
          <w:r>
            <w:rPr>
              <w:noProof/>
            </w:rPr>
          </w:r>
          <w:r>
            <w:rPr>
              <w:noProof/>
            </w:rPr>
            <w:fldChar w:fldCharType="separate"/>
          </w:r>
          <w:r>
            <w:rPr>
              <w:noProof/>
            </w:rPr>
            <w:t>18</w:t>
          </w:r>
          <w:r>
            <w:rPr>
              <w:noProof/>
            </w:rPr>
            <w:fldChar w:fldCharType="end"/>
          </w:r>
        </w:p>
        <w:p w14:paraId="3DBD744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User-Generated Data Subset Regressions</w:t>
          </w:r>
          <w:r>
            <w:rPr>
              <w:noProof/>
            </w:rPr>
            <w:tab/>
          </w:r>
          <w:r>
            <w:rPr>
              <w:noProof/>
            </w:rPr>
            <w:fldChar w:fldCharType="begin"/>
          </w:r>
          <w:r>
            <w:rPr>
              <w:noProof/>
            </w:rPr>
            <w:instrText xml:space="preserve"> PAGEREF _Toc230245959 \h </w:instrText>
          </w:r>
          <w:r>
            <w:rPr>
              <w:noProof/>
            </w:rPr>
          </w:r>
          <w:r>
            <w:rPr>
              <w:noProof/>
            </w:rPr>
            <w:fldChar w:fldCharType="separate"/>
          </w:r>
          <w:r>
            <w:rPr>
              <w:noProof/>
            </w:rPr>
            <w:t>19</w:t>
          </w:r>
          <w:r>
            <w:rPr>
              <w:noProof/>
            </w:rPr>
            <w:fldChar w:fldCharType="end"/>
          </w:r>
        </w:p>
        <w:p w14:paraId="28227F2B" w14:textId="77777777" w:rsidR="00BF0A19" w:rsidRDefault="00BF0A19">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30245960 \h </w:instrText>
          </w:r>
          <w:r>
            <w:rPr>
              <w:noProof/>
            </w:rPr>
          </w:r>
          <w:r>
            <w:rPr>
              <w:noProof/>
            </w:rPr>
            <w:fldChar w:fldCharType="separate"/>
          </w:r>
          <w:r>
            <w:rPr>
              <w:noProof/>
            </w:rPr>
            <w:t>20</w:t>
          </w:r>
          <w:r>
            <w:rPr>
              <w:noProof/>
            </w:rPr>
            <w:fldChar w:fldCharType="end"/>
          </w:r>
        </w:p>
        <w:p w14:paraId="4E755103" w14:textId="77777777" w:rsidR="00BF0A19" w:rsidRDefault="00BF0A19">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30245961 \h </w:instrText>
          </w:r>
          <w:r>
            <w:rPr>
              <w:noProof/>
            </w:rPr>
          </w:r>
          <w:r>
            <w:rPr>
              <w:noProof/>
            </w:rPr>
            <w:fldChar w:fldCharType="separate"/>
          </w:r>
          <w:r>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w:t>
      </w:r>
      <w:proofErr w:type="gramStart"/>
      <w:r w:rsidRPr="00FB4C30">
        <w:rPr>
          <w:rFonts w:ascii="Cambria" w:hAnsi="Cambria" w:cs="Helvetica"/>
        </w:rPr>
        <w:t>;</w:t>
      </w:r>
      <w:proofErr w:type="gramEnd"/>
      <w:r w:rsidRPr="00FB4C30">
        <w:rPr>
          <w:rFonts w:ascii="Cambria" w:hAnsi="Cambria" w:cs="Helvetica"/>
        </w:rPr>
        <w:t xml:space="preserve">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1" w:name="_Toc230245927"/>
      <w:r>
        <w:t xml:space="preserve">About </w:t>
      </w:r>
      <w:r w:rsidR="00015327" w:rsidRPr="00015327">
        <w:rPr>
          <w:i/>
        </w:rPr>
        <w:t>HeFPipe</w:t>
      </w:r>
      <w:bookmarkEnd w:id="1"/>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proofErr w:type="spellStart"/>
      <w:r w:rsidRPr="005729E0">
        <w:rPr>
          <w:i/>
        </w:rPr>
        <w:t>PypeR</w:t>
      </w:r>
      <w:proofErr w:type="spellEnd"/>
      <w:r w:rsidR="004358FA">
        <w:t xml:space="preserve"> </w:t>
      </w:r>
      <w:r w:rsidR="00F012F0">
        <w:t>that conducts analyses typically performed in heterozygosity-fitness correlation (HFC) studies. It also tests for evidence of single-locus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proofErr w:type="spellStart"/>
      <w:r w:rsidRPr="00015327">
        <w:rPr>
          <w:i/>
        </w:rPr>
        <w:t>GeneMarker</w:t>
      </w:r>
      <w:proofErr w:type="spellEnd"/>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2" w:name="_Toc230245928"/>
      <w:r>
        <w:t xml:space="preserve">Citing </w:t>
      </w:r>
      <w:r w:rsidR="00015327" w:rsidRPr="00015327">
        <w:rPr>
          <w:i/>
        </w:rPr>
        <w:t>HeFPipe</w:t>
      </w:r>
      <w:bookmarkEnd w:id="2"/>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3"/>
      <w:r w:rsidRPr="004F0EC2">
        <w:rPr>
          <w:rFonts w:ascii="Cambria" w:hAnsi="Cambria" w:cs="Times"/>
        </w:rPr>
        <w:t>Resources</w:t>
      </w:r>
      <w:commentRangeEnd w:id="3"/>
      <w:r>
        <w:rPr>
          <w:rStyle w:val="CommentReference"/>
        </w:rPr>
        <w:commentReference w:id="3"/>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4"/>
      <w:r>
        <w:rPr>
          <w:rFonts w:ascii="Cambria" w:hAnsi="Cambria" w:cs="Times"/>
        </w:rPr>
        <w:t>here</w:t>
      </w:r>
      <w:commentRangeEnd w:id="4"/>
      <w:r>
        <w:rPr>
          <w:rStyle w:val="CommentReference"/>
        </w:rPr>
        <w:commentReference w:id="4"/>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5" w:name="_Toc230245929"/>
      <w:r>
        <w:t>Installation</w:t>
      </w:r>
      <w:bookmarkEnd w:id="5"/>
    </w:p>
    <w:p w14:paraId="50B35613" w14:textId="30CF239F" w:rsidR="001234DD" w:rsidRDefault="001234DD" w:rsidP="00C51FD0">
      <w:pPr>
        <w:pStyle w:val="Heading2"/>
        <w:keepNext w:val="0"/>
        <w:keepLines w:val="0"/>
        <w:widowControl w:val="0"/>
      </w:pPr>
      <w:bookmarkStart w:id="6" w:name="_Toc230245930"/>
      <w:r>
        <w:t>System Requirements</w:t>
      </w:r>
      <w:bookmarkEnd w:id="6"/>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7" w:name="_Toc230245931"/>
      <w:r>
        <w:t>Dependencies</w:t>
      </w:r>
      <w:bookmarkEnd w:id="7"/>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proofErr w:type="spellStart"/>
      <w:r>
        <w:t>pgi</w:t>
      </w:r>
      <w:r w:rsidR="004B58BF">
        <w:t>rmes</w:t>
      </w:r>
      <w:r>
        <w:t>s</w:t>
      </w:r>
      <w:proofErr w:type="spellEnd"/>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proofErr w:type="spellStart"/>
      <w:r w:rsidR="002F0F87">
        <w:t>PerformanceAnalytics</w:t>
      </w:r>
      <w:proofErr w:type="spellEnd"/>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w:t>
      </w:r>
      <w:proofErr w:type="gramStart"/>
      <w:r>
        <w:t>!—</w:t>
      </w:r>
      <w:proofErr w:type="gramEnd"/>
      <w:r>
        <w:t xml:space="preserve">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 xml:space="preserve">A version of </w:t>
      </w:r>
      <w:proofErr w:type="spellStart"/>
      <w:r w:rsidR="00F36D9F">
        <w:t>pyton</w:t>
      </w:r>
      <w:proofErr w:type="spellEnd"/>
      <w:r w:rsidR="00F36D9F">
        <w:t xml:space="preserve">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w:t>
      </w:r>
      <w:proofErr w:type="spellStart"/>
      <w:r>
        <w:t>os</w:t>
      </w:r>
      <w:proofErr w:type="spellEnd"/>
      <w:r>
        <w:t xml:space="preserve">, </w:t>
      </w:r>
      <w:proofErr w:type="gramStart"/>
      <w:r>
        <w:t>re,</w:t>
      </w:r>
      <w:proofErr w:type="gramEnd"/>
      <w:r>
        <w:t xml:space="preserve"> csv, pickle, copy, math, collections, and </w:t>
      </w:r>
      <w:proofErr w:type="spellStart"/>
      <w:r>
        <w:t>itertools</w:t>
      </w:r>
      <w:proofErr w:type="spellEnd"/>
      <w:r>
        <w:t xml:space="preserve"> should already be pre-installed in </w:t>
      </w:r>
      <w:r>
        <w:rPr>
          <w:i/>
        </w:rPr>
        <w:t>Python</w:t>
      </w:r>
      <w:r>
        <w:t xml:space="preserve">. </w:t>
      </w:r>
      <w:proofErr w:type="spellStart"/>
      <w:r>
        <w:rPr>
          <w:i/>
        </w:rPr>
        <w:t>PypeR</w:t>
      </w:r>
      <w:proofErr w:type="spellEnd"/>
      <w:r>
        <w:t xml:space="preserve"> v. 1.1.1 will install automatically when </w:t>
      </w:r>
      <w:r w:rsidRPr="00E5765F">
        <w:rPr>
          <w:i/>
        </w:rPr>
        <w:t>HeFPipe</w:t>
      </w:r>
      <w:r>
        <w:t xml:space="preserve"> is installed</w:t>
      </w:r>
      <w:r w:rsidR="00D51605">
        <w:t xml:space="preserve"> below.</w:t>
      </w:r>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8" w:name="_Toc230245932"/>
      <w:r>
        <w:t>Installing</w:t>
      </w:r>
      <w:r w:rsidR="00AB2418">
        <w:t xml:space="preserve"> </w:t>
      </w:r>
      <w:r w:rsidR="00015327" w:rsidRPr="00015327">
        <w:rPr>
          <w:i/>
        </w:rPr>
        <w:t>HeFPipe</w:t>
      </w:r>
      <w:bookmarkEnd w:id="8"/>
    </w:p>
    <w:p w14:paraId="35BE3D97" w14:textId="2309A876" w:rsidR="002E6EB7" w:rsidRPr="002E6EB7" w:rsidRDefault="002E6EB7" w:rsidP="00C51FD0">
      <w:pPr>
        <w:pStyle w:val="ListParagraph"/>
        <w:widowControl w:val="0"/>
        <w:numPr>
          <w:ilvl w:val="0"/>
          <w:numId w:val="2"/>
        </w:numPr>
        <w:spacing w:line="360" w:lineRule="auto"/>
        <w:rPr>
          <w:u w:val="single"/>
        </w:rPr>
      </w:pPr>
      <w:r>
        <w:t xml:space="preserve">Download the HeFPipe package from </w:t>
      </w:r>
      <w:proofErr w:type="spellStart"/>
      <w:r>
        <w:t>GitHub</w:t>
      </w:r>
      <w:proofErr w:type="spellEnd"/>
      <w:r>
        <w:t xml:space="preserve">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9" w:name="_Toc230245933"/>
      <w:r>
        <w:t>The Input F</w:t>
      </w:r>
      <w:r w:rsidR="0046686C">
        <w:t>iles</w:t>
      </w:r>
      <w:bookmarkEnd w:id="9"/>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10" w:name="_Toc230245934"/>
      <w:r w:rsidRPr="00F0789C">
        <w:t>A</w:t>
      </w:r>
      <w:r w:rsidR="003A41AE" w:rsidRPr="00F0789C">
        <w:t>ddresses</w:t>
      </w:r>
      <w:r w:rsidR="00743006">
        <w:t xml:space="preserve"> File</w:t>
      </w:r>
      <w:bookmarkEnd w:id="10"/>
    </w:p>
    <w:p w14:paraId="6D30E8A8" w14:textId="343B1571" w:rsidR="003A41AE" w:rsidRDefault="00980561" w:rsidP="00C51FD0">
      <w:pPr>
        <w:widowControl w:val="0"/>
        <w:spacing w:line="360" w:lineRule="auto"/>
        <w:ind w:left="100"/>
      </w:pPr>
      <w:proofErr w:type="gramStart"/>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proofErr w:type="gramEnd"/>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1" w:name="_Toc230245935"/>
      <w:r>
        <w:t>Allele Reports D</w:t>
      </w:r>
      <w:r w:rsidR="00A00126">
        <w:t>irectory</w:t>
      </w:r>
      <w:bookmarkEnd w:id="11"/>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w:t>
      </w:r>
      <w:proofErr w:type="spellStart"/>
      <w:r w:rsidR="00740BA9">
        <w:t>allele_reports</w:t>
      </w:r>
      <w:proofErr w:type="spellEnd"/>
      <w:r w:rsidR="00740BA9">
        <w:t>’</w:t>
      </w:r>
      <w:r w:rsidR="00204E1D">
        <w:t xml:space="preserve"> in</w:t>
      </w:r>
      <w:r w:rsidR="00743006">
        <w:t xml:space="preserve"> the example data set)</w:t>
      </w:r>
      <w:r w:rsidR="00740BA9">
        <w:t xml:space="preserve"> </w:t>
      </w:r>
      <w:r w:rsidR="00D94D22">
        <w:t xml:space="preserve">containing all of the allele reports from </w:t>
      </w:r>
      <w:proofErr w:type="spellStart"/>
      <w:r w:rsidR="00015327" w:rsidRPr="00015327">
        <w:rPr>
          <w:i/>
        </w:rPr>
        <w:t>GeneMarker</w:t>
      </w:r>
      <w:proofErr w:type="spellEnd"/>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2" w:name="_Toc230245936"/>
      <w:r>
        <w:t>Loci</w:t>
      </w:r>
      <w:r w:rsidR="002F2DA8">
        <w:t xml:space="preserve"> to Include</w:t>
      </w:r>
      <w:r>
        <w:t xml:space="preserve"> File</w:t>
      </w:r>
      <w:bookmarkEnd w:id="12"/>
    </w:p>
    <w:p w14:paraId="085A595D" w14:textId="3BB50B36" w:rsidR="003A41AE" w:rsidRDefault="00980561" w:rsidP="00C51FD0">
      <w:pPr>
        <w:widowControl w:val="0"/>
        <w:spacing w:line="360" w:lineRule="auto"/>
        <w:ind w:left="100"/>
      </w:pPr>
      <w:proofErr w:type="gramStart"/>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proofErr w:type="gramEnd"/>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3" w:name="_Toc230245937"/>
      <w:r>
        <w:t>Loci</w:t>
      </w:r>
      <w:r w:rsidR="002F2DA8">
        <w:t xml:space="preserve"> to Exclude</w:t>
      </w:r>
      <w:r>
        <w:t xml:space="preserve"> File</w:t>
      </w:r>
      <w:bookmarkEnd w:id="13"/>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4" w:name="_Toc230245938"/>
      <w:r w:rsidRPr="00980561">
        <w:t>Pipeline Directory</w:t>
      </w:r>
      <w:bookmarkEnd w:id="14"/>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5" w:name="_Toc230245939"/>
      <w:r w:rsidRPr="00980561">
        <w:t>S</w:t>
      </w:r>
      <w:r w:rsidR="003A41AE" w:rsidRPr="00980561">
        <w:t>amples</w:t>
      </w:r>
      <w:r w:rsidR="00AB43A6">
        <w:t xml:space="preserve"> to Exclude File</w:t>
      </w:r>
      <w:bookmarkEnd w:id="15"/>
    </w:p>
    <w:p w14:paraId="16BFC1C0" w14:textId="70FFE1B7" w:rsidR="007B542D" w:rsidRDefault="00AE08DE" w:rsidP="007B542D">
      <w:pPr>
        <w:widowControl w:val="0"/>
        <w:spacing w:line="360" w:lineRule="auto"/>
        <w:ind w:left="100"/>
      </w:pPr>
      <w:proofErr w:type="gramStart"/>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w:t>
      </w:r>
      <w:proofErr w:type="gramEnd"/>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w:t>
      </w:r>
      <w:proofErr w:type="spellStart"/>
      <w:r w:rsidR="009B1C1F">
        <w:t>keeplist</w:t>
      </w:r>
      <w:proofErr w:type="spellEnd"/>
      <w:r w:rsidR="009B1C1F">
        <w:t xml:space="preserve">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6" w:name="_Toc230245940"/>
      <w:r>
        <w:t>Trait</w:t>
      </w:r>
      <w:r w:rsidR="00082DB7">
        <w:t xml:space="preserve"> File</w:t>
      </w:r>
      <w:bookmarkEnd w:id="16"/>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7" w:name="_Ref221863192"/>
      <w:bookmarkStart w:id="18" w:name="_Toc230245941"/>
      <w:r>
        <w:t>Some Important N</w:t>
      </w:r>
      <w:r w:rsidR="009C79F6" w:rsidRPr="00B15301">
        <w:t>otes</w:t>
      </w:r>
      <w:r w:rsidR="005C2442">
        <w:t xml:space="preserve"> A</w:t>
      </w:r>
      <w:r w:rsidR="00331776">
        <w:t>bout the</w:t>
      </w:r>
      <w:r>
        <w:t xml:space="preserve"> I</w:t>
      </w:r>
      <w:r w:rsidR="009C79F6" w:rsidRPr="00B15301">
        <w:t>nput</w:t>
      </w:r>
      <w:bookmarkEnd w:id="17"/>
      <w:bookmarkEnd w:id="18"/>
      <w:r w:rsidR="009C79F6" w:rsidRPr="00B15301">
        <w:t xml:space="preserve"> </w:t>
      </w:r>
    </w:p>
    <w:p w14:paraId="30DCCD50" w14:textId="21BD36F4" w:rsidR="007458D8" w:rsidRPr="007458D8" w:rsidRDefault="007458D8" w:rsidP="007458D8">
      <w:pPr>
        <w:pStyle w:val="Heading3"/>
      </w:pPr>
      <w:bookmarkStart w:id="19" w:name="_Toc230245942"/>
      <w:r>
        <w:t>Allele Reports</w:t>
      </w:r>
      <w:bookmarkEnd w:id="19"/>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20" w:name="_Toc230245943"/>
      <w:r>
        <w:t>Sample</w:t>
      </w:r>
      <w:r w:rsidR="002B5E0F">
        <w:t>, Locus, and Trait</w:t>
      </w:r>
      <w:r>
        <w:t xml:space="preserve"> Names</w:t>
      </w:r>
      <w:bookmarkEnd w:id="20"/>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w:t>
      </w:r>
      <w:proofErr w:type="spellStart"/>
      <w:r w:rsidR="00137A7F">
        <w:t>OtherI</w:t>
      </w:r>
      <w:r>
        <w:t>nformation</w:t>
      </w:r>
      <w:proofErr w:type="spellEnd"/>
      <w:r>
        <w:t>.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w:t>
      </w:r>
      <w:proofErr w:type="gramStart"/>
      <w:r>
        <w:t>Done</w:t>
      </w:r>
      <w:proofErr w:type="gramEnd"/>
      <w:r>
        <w:t>’.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1" w:name="_Toc230245944"/>
      <w:r>
        <w:t>General Considerations</w:t>
      </w:r>
      <w:bookmarkEnd w:id="21"/>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2" w:name="_Toc230245945"/>
      <w:r>
        <w:t xml:space="preserve">Using </w:t>
      </w:r>
      <w:r w:rsidR="00015327" w:rsidRPr="00015327">
        <w:rPr>
          <w:i/>
        </w:rPr>
        <w:t>HeFPipe</w:t>
      </w:r>
      <w:bookmarkEnd w:id="22"/>
    </w:p>
    <w:p w14:paraId="3F79AFE0" w14:textId="2524AFA7" w:rsidR="00423934" w:rsidRPr="00423934" w:rsidRDefault="00996615" w:rsidP="00423934">
      <w:pPr>
        <w:pStyle w:val="Heading2"/>
      </w:pPr>
      <w:bookmarkStart w:id="23" w:name="_Ref221707638"/>
      <w:bookmarkStart w:id="24" w:name="_Toc230245946"/>
      <w:r>
        <w:t>Running the Example D</w:t>
      </w:r>
      <w:r w:rsidR="00423934">
        <w:t>ata</w:t>
      </w:r>
      <w:bookmarkEnd w:id="23"/>
      <w:bookmarkEnd w:id="24"/>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proofErr w:type="spellStart"/>
      <w:r w:rsidR="00740627">
        <w:t>Example_</w:t>
      </w:r>
      <w:r>
        <w:t>data</w:t>
      </w:r>
      <w:proofErr w:type="spellEnd"/>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proofErr w:type="spellStart"/>
      <w:r w:rsidR="00950BC1" w:rsidRPr="00147591">
        <w:t>allele_reports</w:t>
      </w:r>
      <w:proofErr w:type="spellEnd"/>
      <w:r w:rsidR="006245D7">
        <w:t>’</w:t>
      </w:r>
      <w:r w:rsidR="00950BC1">
        <w:t xml:space="preserve"> and </w:t>
      </w:r>
      <w:r w:rsidR="006245D7">
        <w:t>‘pipeline’)</w:t>
      </w:r>
      <w:r w:rsidR="00B22C08">
        <w:t>. The ‘</w:t>
      </w:r>
      <w:proofErr w:type="spellStart"/>
      <w:r w:rsidR="00950BC1">
        <w:t>allele</w:t>
      </w:r>
      <w:r w:rsidR="00B22C08">
        <w:t>_reports</w:t>
      </w:r>
      <w:proofErr w:type="spellEnd"/>
      <w:r w:rsidR="00B22C08">
        <w:t>’</w:t>
      </w:r>
      <w:r w:rsidR="00950BC1">
        <w:t xml:space="preserve"> directory will contain several files </w:t>
      </w:r>
      <w:r w:rsidR="001B4CF0">
        <w:t>that are output from</w:t>
      </w:r>
      <w:r w:rsidR="00950BC1">
        <w:t xml:space="preserve"> </w:t>
      </w:r>
      <w:proofErr w:type="spellStart"/>
      <w:r w:rsidR="00015327" w:rsidRPr="00015327">
        <w:rPr>
          <w:i/>
        </w:rPr>
        <w:t>GeneMarker</w:t>
      </w:r>
      <w:proofErr w:type="spellEnd"/>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5" w:name="_Ref221706462"/>
      <w:bookmarkStart w:id="26" w:name="_Toc230245947"/>
      <w:r>
        <w:t>Preparing</w:t>
      </w:r>
      <w:r w:rsidR="00996615">
        <w:t xml:space="preserve"> U</w:t>
      </w:r>
      <w:r w:rsidR="00496F95">
        <w:t>se</w:t>
      </w:r>
      <w:r w:rsidR="0095726C">
        <w:t>r</w:t>
      </w:r>
      <w:r w:rsidR="00996615">
        <w:t>-Provided D</w:t>
      </w:r>
      <w:r w:rsidR="00496F95">
        <w:t>ata</w:t>
      </w:r>
      <w:bookmarkEnd w:id="25"/>
      <w:bookmarkEnd w:id="26"/>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7" w:name="_Ref221707029"/>
      <w:bookmarkStart w:id="28" w:name="_Toc230245948"/>
      <w:r>
        <w:t>Processing the Allele R</w:t>
      </w:r>
      <w:r w:rsidR="0015355F">
        <w:t xml:space="preserve">eports for </w:t>
      </w:r>
      <w:r w:rsidR="00015327" w:rsidRPr="00015327">
        <w:rPr>
          <w:i/>
        </w:rPr>
        <w:t>GenePop</w:t>
      </w:r>
      <w:bookmarkEnd w:id="27"/>
      <w:bookmarkEnd w:id="28"/>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9"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9"/>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w:t>
      </w:r>
      <w:proofErr w:type="spellStart"/>
      <w:r w:rsidR="0058750D">
        <w:t>cmd</w:t>
      </w:r>
      <w:r w:rsidR="00B80747">
        <w:t>+C</w:t>
      </w:r>
      <w:proofErr w:type="spellEnd"/>
      <w:r w:rsidR="00B80747">
        <w:t xml:space="preserve">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w:t>
      </w:r>
      <w:proofErr w:type="gramStart"/>
      <w:r w:rsidR="00C66416">
        <w:t xml:space="preserve">this file is </w:t>
      </w:r>
      <w:r w:rsidR="00C66416" w:rsidRPr="00081474">
        <w:rPr>
          <w:i/>
        </w:rPr>
        <w:t>not</w:t>
      </w:r>
      <w:r w:rsidR="00C66416">
        <w:t xml:space="preserve"> sorted by ID</w:t>
      </w:r>
      <w:proofErr w:type="gramEnd"/>
      <w:r w:rsidR="00C66416">
        <w:t>.</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30" w:name="_Toc230245949"/>
      <w:r>
        <w:t xml:space="preserve">Running </w:t>
      </w:r>
      <w:r w:rsidR="00015327" w:rsidRPr="00015327">
        <w:rPr>
          <w:i/>
        </w:rPr>
        <w:t>GenePop</w:t>
      </w:r>
      <w:r>
        <w:t xml:space="preserve"> on the Web and Feeding the Output Back into </w:t>
      </w:r>
      <w:r w:rsidR="00015327" w:rsidRPr="00015327">
        <w:rPr>
          <w:i/>
        </w:rPr>
        <w:t>HeFPipe</w:t>
      </w:r>
      <w:bookmarkEnd w:id="30"/>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w:t>
      </w:r>
      <w:proofErr w:type="spellStart"/>
      <w:r w:rsidR="00565045">
        <w:t>indeces</w:t>
      </w:r>
      <w:proofErr w:type="spellEnd"/>
      <w:r w:rsidR="00565045">
        <w:t xml:space="preserve">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1" w:name="_Toc230245950"/>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1"/>
    </w:p>
    <w:p w14:paraId="53A78513" w14:textId="1C61D74B" w:rsidR="001E0463" w:rsidRPr="001E0463" w:rsidRDefault="00015327" w:rsidP="001E0463">
      <w:pPr>
        <w:pStyle w:val="Heading3"/>
      </w:pPr>
      <w:bookmarkStart w:id="32" w:name="_Toc230245951"/>
      <w:r w:rsidRPr="00015327">
        <w:rPr>
          <w:i/>
        </w:rPr>
        <w:t>RMES</w:t>
      </w:r>
      <w:bookmarkEnd w:id="32"/>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w:t>
      </w:r>
      <w:proofErr w:type="spellStart"/>
      <w:r>
        <w:t>selfing</w:t>
      </w:r>
      <w:proofErr w:type="spellEnd"/>
      <w:r>
        <w:t>)</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bookmarkStart w:id="33" w:name="_Toc230245952"/>
      <w:r w:rsidRPr="00015327">
        <w:rPr>
          <w:i/>
        </w:rPr>
        <w:t>GEPHAST</w:t>
      </w:r>
      <w:bookmarkEnd w:id="33"/>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proofErr w:type="spellStart"/>
      <w:r w:rsidR="00015327" w:rsidRPr="00015327">
        <w:rPr>
          <w:i/>
        </w:rPr>
        <w:t>GEPHAST</w:t>
      </w:r>
      <w:r w:rsidR="00471B91">
        <w:t>_ready</w:t>
      </w:r>
      <w:proofErr w:type="spellEnd"/>
      <w:r w:rsidR="00471B91">
        <w:t>”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4"/>
      <w:r w:rsidR="00471B91">
        <w:t>it</w:t>
      </w:r>
      <w:commentRangeEnd w:id="34"/>
      <w:r w:rsidR="00C2406B">
        <w:rPr>
          <w:rStyle w:val="CommentReference"/>
        </w:rPr>
        <w:commentReference w:id="34"/>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w:t>
      </w:r>
      <w:proofErr w:type="gramStart"/>
      <w:r w:rsidR="00E61927">
        <w:t xml:space="preserve">files </w:t>
      </w:r>
      <w:r w:rsidR="00E61927" w:rsidRPr="002511B5">
        <w:t xml:space="preserve">containing the </w:t>
      </w:r>
      <w:r w:rsidR="00015327" w:rsidRPr="00015327">
        <w:rPr>
          <w:i/>
        </w:rPr>
        <w:t>GEPHAST</w:t>
      </w:r>
      <w:r w:rsidR="00E61927" w:rsidRPr="002511B5">
        <w:t xml:space="preserve"> results</w:t>
      </w:r>
      <w:proofErr w:type="gramEnd"/>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proofErr w:type="spellStart"/>
      <w:r w:rsidR="00015327" w:rsidRPr="00015327">
        <w:rPr>
          <w:i/>
        </w:rPr>
        <w:t>GEPHAST</w:t>
      </w:r>
      <w:r w:rsidR="006F7200">
        <w:t>_tested</w:t>
      </w:r>
      <w:proofErr w:type="spellEnd"/>
      <w:r w:rsidR="006F7200">
        <w:t xml:space="preserve">”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proofErr w:type="spellStart"/>
      <w:r w:rsidR="00015327" w:rsidRPr="00015327">
        <w:rPr>
          <w:i/>
        </w:rPr>
        <w:t>GEPHAST</w:t>
      </w:r>
      <w:r w:rsidR="00EC4715" w:rsidRPr="00EC4715">
        <w:t>_tested</w:t>
      </w:r>
      <w:proofErr w:type="spellEnd"/>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proofErr w:type="spellStart"/>
      <w:r w:rsidR="00A614B9">
        <w:t>p.adjust</w:t>
      </w:r>
      <w:proofErr w:type="spellEnd"/>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bookmarkStart w:id="35" w:name="_Toc230245953"/>
      <w:r w:rsidRPr="00015327">
        <w:rPr>
          <w:i/>
        </w:rPr>
        <w:t>Rhh</w:t>
      </w:r>
      <w:bookmarkEnd w:id="35"/>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6" w:name="_Ref221949513"/>
      <w:r>
        <w:t xml:space="preserve">The pipeline also generates three other files at this point: 1) a </w:t>
      </w:r>
      <w:r w:rsidR="00463D76">
        <w:t>file</w:t>
      </w:r>
      <w:r>
        <w:t xml:space="preserve"> </w:t>
      </w:r>
      <w:r w:rsidR="004634E1">
        <w:t>called, ‘</w:t>
      </w:r>
      <w:proofErr w:type="spellStart"/>
      <w:r w:rsidR="000258E1" w:rsidRPr="000258E1">
        <w:t>heterozygotes_and_</w:t>
      </w:r>
      <w:proofErr w:type="gramStart"/>
      <w:r w:rsidR="000258E1" w:rsidRPr="000258E1">
        <w:t>homozygotes</w:t>
      </w:r>
      <w:proofErr w:type="spellEnd"/>
      <w:r w:rsidR="000258E1" w:rsidRPr="000258E1">
        <w:t xml:space="preserve"> </w:t>
      </w:r>
      <w:r w:rsidR="004634E1">
        <w:t>.csv’</w:t>
      </w:r>
      <w:proofErr w:type="gramEnd"/>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6"/>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7"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proofErr w:type="spellStart"/>
      <w:r w:rsidR="00015327" w:rsidRPr="00015327">
        <w:rPr>
          <w:i/>
        </w:rPr>
        <w:t>Rhh</w:t>
      </w:r>
      <w:r w:rsidRPr="00603A8B">
        <w:t>_test_</w:t>
      </w:r>
      <w:proofErr w:type="gramStart"/>
      <w:r w:rsidRPr="00603A8B">
        <w:t>output</w:t>
      </w:r>
      <w:proofErr w:type="spellEnd"/>
      <w:r w:rsidRPr="00603A8B">
        <w:t xml:space="preserve"> </w:t>
      </w:r>
      <w:r w:rsidR="00F358A8">
        <w:t>.txt’</w:t>
      </w:r>
      <w:proofErr w:type="gramEnd"/>
      <w:r w:rsidR="00F358A8">
        <w:t xml:space="preserve">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7"/>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w:t>
      </w:r>
      <w:proofErr w:type="gramStart"/>
      <w:r>
        <w:t xml:space="preserve">This </w:t>
      </w:r>
      <w:r w:rsidR="00BD6E71">
        <w:t>‘</w:t>
      </w:r>
      <w:r>
        <w:t>MLH_output.csv</w:t>
      </w:r>
      <w:r w:rsidR="00BD6E71">
        <w:t>’</w:t>
      </w:r>
      <w:r>
        <w:t xml:space="preserve"> file is then used downstream</w:t>
      </w:r>
      <w:r w:rsidR="00447F02">
        <w:t xml:space="preserve"> by the pipeline</w:t>
      </w:r>
      <w:r>
        <w:t xml:space="preserve"> for regression analyses</w:t>
      </w:r>
      <w:proofErr w:type="gramEnd"/>
      <w:r>
        <w:t>.</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8" w:name="_Toc230245954"/>
      <w:r>
        <w:t>Correlations</w:t>
      </w:r>
      <w:bookmarkEnd w:id="38"/>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79C06E53" w:rsidR="00603A8B" w:rsidRDefault="00734B20" w:rsidP="009168A3">
      <w:pPr>
        <w:pStyle w:val="ListParagraph"/>
        <w:widowControl w:val="0"/>
        <w:numPr>
          <w:ilvl w:val="0"/>
          <w:numId w:val="19"/>
        </w:numPr>
        <w:spacing w:line="360" w:lineRule="auto"/>
      </w:pPr>
      <w:bookmarkStart w:id="39" w:name="_Ref221952745"/>
      <w:r>
        <w:t xml:space="preserve">Additionally, a </w:t>
      </w:r>
      <w:proofErr w:type="spellStart"/>
      <w:r>
        <w:t>pdf</w:t>
      </w:r>
      <w:proofErr w:type="spellEnd"/>
      <w:r>
        <w:t xml:space="preserve">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w:t>
      </w:r>
      <w:proofErr w:type="spellStart"/>
      <w:r w:rsidR="00F71252">
        <w:t>i</w:t>
      </w:r>
      <w:proofErr w:type="gramStart"/>
      <w:r w:rsidR="00F71252">
        <w:t>,j</w:t>
      </w:r>
      <w:proofErr w:type="spellEnd"/>
      <w:proofErr w:type="gramEnd"/>
      <w:r w:rsidR="00F71252">
        <w:t xml:space="preserve">) in the lower triangle of the matrix depict scatterplots using the </w:t>
      </w:r>
      <w:proofErr w:type="spellStart"/>
      <w:r w:rsidR="00F71252">
        <w:t>i</w:t>
      </w:r>
      <w:r w:rsidR="00F71252">
        <w:rPr>
          <w:vertAlign w:val="superscript"/>
        </w:rPr>
        <w:t>th</w:t>
      </w:r>
      <w:proofErr w:type="spellEnd"/>
      <w:r w:rsidR="00F71252">
        <w:t xml:space="preserve"> and </w:t>
      </w:r>
      <w:proofErr w:type="spellStart"/>
      <w:r w:rsidR="00F71252">
        <w:t>j</w:t>
      </w:r>
      <w:r w:rsidR="00F71252">
        <w:rPr>
          <w:vertAlign w:val="superscript"/>
        </w:rPr>
        <w:t>th</w:t>
      </w:r>
      <w:proofErr w:type="spellEnd"/>
      <w:r w:rsidR="00F71252">
        <w:t xml:space="preserve"> diagonals as x and y values,</w:t>
      </w:r>
      <w:r w:rsidR="00C83887">
        <w:t xml:space="preserve"> respectively,</w:t>
      </w:r>
      <w:r w:rsidR="00F71252">
        <w:t xml:space="preserve"> and the cells (</w:t>
      </w:r>
      <w:proofErr w:type="spellStart"/>
      <w:r w:rsidR="00F71252">
        <w:t>i,j</w:t>
      </w:r>
      <w:proofErr w:type="spellEnd"/>
      <w:r w:rsidR="00F71252">
        <w:t>) in the upper triangle of the matrix depi</w:t>
      </w:r>
      <w:r w:rsidR="00074F49">
        <w:t>ct P</w:t>
      </w:r>
      <w:r w:rsidR="00F71252">
        <w:t xml:space="preserve">earson correlation coefficients between the </w:t>
      </w:r>
      <w:proofErr w:type="spellStart"/>
      <w:r w:rsidR="00F71252">
        <w:t>i</w:t>
      </w:r>
      <w:r w:rsidR="00F71252">
        <w:rPr>
          <w:vertAlign w:val="superscript"/>
        </w:rPr>
        <w:t>th</w:t>
      </w:r>
      <w:proofErr w:type="spellEnd"/>
      <w:r w:rsidR="00F71252">
        <w:rPr>
          <w:vertAlign w:val="superscript"/>
        </w:rPr>
        <w:t xml:space="preserve"> </w:t>
      </w:r>
      <w:r w:rsidR="00F71252">
        <w:t xml:space="preserve">and </w:t>
      </w:r>
      <w:proofErr w:type="spellStart"/>
      <w:r w:rsidR="00F71252">
        <w:t>j</w:t>
      </w:r>
      <w:r w:rsidR="00F71252">
        <w:rPr>
          <w:vertAlign w:val="superscript"/>
        </w:rPr>
        <w:t>th</w:t>
      </w:r>
      <w:proofErr w:type="spellEnd"/>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w:t>
      </w:r>
      <w:r w:rsidR="00E52B7F">
        <w:t>.</w:t>
      </w:r>
      <w:r w:rsidR="00A32807">
        <w:t>05, and 0.1, respectively</w:t>
      </w:r>
      <w:r w:rsidR="00F71252">
        <w:t>.</w:t>
      </w:r>
      <w:r w:rsidR="00D45FE4">
        <w:t xml:space="preserve"> Another </w:t>
      </w:r>
      <w:proofErr w:type="spellStart"/>
      <w:r w:rsidR="00D45FE4">
        <w:t>pdf</w:t>
      </w:r>
      <w:proofErr w:type="spellEnd"/>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9"/>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sam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34E46294"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w:t>
      </w:r>
      <w:proofErr w:type="spellStart"/>
      <w:r w:rsidR="00E768B7">
        <w:t>pdf</w:t>
      </w:r>
      <w:proofErr w:type="spellEnd"/>
      <w:r w:rsidR="00E768B7">
        <w:t xml:space="preserve">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xml:space="preserve">: they contain matrices with the </w:t>
      </w:r>
      <w:r w:rsidR="00771909">
        <w:t xml:space="preserve">trait names in the </w:t>
      </w:r>
      <w:r w:rsidR="00A859E8">
        <w:t>diagonals</w:t>
      </w:r>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 xml:space="preserve">values corresponding to the correlation test between the </w:t>
      </w:r>
      <w:proofErr w:type="spellStart"/>
      <w:r w:rsidR="00A859E8">
        <w:t>i</w:t>
      </w:r>
      <w:r w:rsidR="00A859E8">
        <w:rPr>
          <w:vertAlign w:val="superscript"/>
        </w:rPr>
        <w:t>th</w:t>
      </w:r>
      <w:proofErr w:type="spellEnd"/>
      <w:r w:rsidR="00A859E8">
        <w:rPr>
          <w:vertAlign w:val="superscript"/>
        </w:rPr>
        <w:t xml:space="preserve"> </w:t>
      </w:r>
      <w:r w:rsidR="00A859E8">
        <w:t xml:space="preserve">and </w:t>
      </w:r>
      <w:proofErr w:type="spellStart"/>
      <w:r w:rsidR="00A859E8">
        <w:t>j</w:t>
      </w:r>
      <w:r w:rsidR="00A859E8">
        <w:rPr>
          <w:vertAlign w:val="superscript"/>
        </w:rPr>
        <w:t>th</w:t>
      </w:r>
      <w:proofErr w:type="spellEnd"/>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FC42CD">
        <w:t xml:space="preserve"> </w:t>
      </w:r>
      <w:r w:rsidR="00FC42CD">
        <w:rPr>
          <w:rFonts w:ascii="Cambria" w:hAnsi="Cambria" w:cs="Cambria"/>
        </w:rPr>
        <w:t>(5% FRD)</w:t>
      </w:r>
      <w:r w:rsidR="004D6822">
        <w:t>, and each file is labeled accordingly</w:t>
      </w:r>
      <w:r w:rsidR="0013797B">
        <w:t xml:space="preserve"> (‘</w:t>
      </w:r>
      <w:proofErr w:type="spellStart"/>
      <w:r w:rsidR="0013797B" w:rsidRPr="0013797B">
        <w:t>correlation_chart_</w:t>
      </w:r>
      <w:proofErr w:type="gramStart"/>
      <w:r w:rsidR="0013797B" w:rsidRPr="0013797B">
        <w:t>pearson</w:t>
      </w:r>
      <w:proofErr w:type="spellEnd"/>
      <w:r w:rsidR="0013797B" w:rsidRPr="0013797B">
        <w:t xml:space="preserve"> </w:t>
      </w:r>
      <w:r w:rsidR="0013797B">
        <w:t>.csv’</w:t>
      </w:r>
      <w:proofErr w:type="gramEnd"/>
      <w:r w:rsidR="0013797B">
        <w:t>,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40" w:name="_Ref221957707"/>
      <w:bookmarkStart w:id="41" w:name="_Toc230245955"/>
      <w:r>
        <w:t>Testing for Single-Locus Associations (SLAs) with an F-ratio Test</w:t>
      </w:r>
      <w:bookmarkEnd w:id="40"/>
      <w:bookmarkEnd w:id="41"/>
    </w:p>
    <w:p w14:paraId="23BD1E3F" w14:textId="2F646847" w:rsidR="00BD5444" w:rsidRDefault="006B7405" w:rsidP="009168A3">
      <w:pPr>
        <w:pStyle w:val="ListParagraph"/>
        <w:widowControl w:val="0"/>
        <w:numPr>
          <w:ilvl w:val="0"/>
          <w:numId w:val="20"/>
        </w:numPr>
        <w:spacing w:line="360" w:lineRule="auto"/>
      </w:pPr>
      <w:bookmarkStart w:id="42"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42"/>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43"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w:t>
      </w:r>
      <w:proofErr w:type="gramStart"/>
      <w:r w:rsidR="00267714">
        <w:t>normally-distributed</w:t>
      </w:r>
      <w:proofErr w:type="gramEnd"/>
      <w:r w:rsidR="00267714">
        <w:t xml:space="preserve"> with cons</w:t>
      </w:r>
      <w:r w:rsidR="0069490A">
        <w:t>tant variance, the error distribution</w:t>
      </w:r>
      <w:r w:rsidR="00267714">
        <w:t xml:space="preserve"> is the default “</w:t>
      </w:r>
      <w:proofErr w:type="spellStart"/>
      <w:r w:rsidR="00D94A40">
        <w:t>g</w:t>
      </w:r>
      <w:r w:rsidR="00267714">
        <w:t>aussian</w:t>
      </w:r>
      <w:proofErr w:type="spellEnd"/>
      <w:r w:rsidR="00267714">
        <w:t>”</w:t>
      </w:r>
      <w:r w:rsidR="00D94A40">
        <w:t xml:space="preserve"> distribution</w:t>
      </w:r>
      <w:r w:rsidR="0069490A">
        <w:t xml:space="preserve"> (with a default “identity” link function)</w:t>
      </w:r>
      <w:r w:rsidR="00964E3A">
        <w:t>, and you would type, “</w:t>
      </w:r>
      <w:proofErr w:type="spellStart"/>
      <w:r w:rsidR="00964E3A">
        <w:t>guassian</w:t>
      </w:r>
      <w:proofErr w:type="spellEnd"/>
      <w:r w:rsidR="00964E3A">
        <w:t>”</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w:t>
      </w:r>
      <w:proofErr w:type="spellStart"/>
      <w:r w:rsidR="00E313BD">
        <w:t>logit</w:t>
      </w:r>
      <w:proofErr w:type="spellEnd"/>
      <w:r w:rsidR="00E313BD">
        <w:t>” link function)</w:t>
      </w:r>
      <w:r w:rsidR="002C19EB">
        <w:t>, and you would type, “binomial”</w:t>
      </w:r>
      <w:r w:rsidR="00267714">
        <w:t xml:space="preserve">. </w:t>
      </w:r>
      <w:r w:rsidR="00D94A40">
        <w:t xml:space="preserve">The </w:t>
      </w:r>
      <w:proofErr w:type="gramStart"/>
      <w:r w:rsidR="00D07D1D">
        <w:t>GLM</w:t>
      </w:r>
      <w:r w:rsidR="00D94A40">
        <w:t>(</w:t>
      </w:r>
      <w:proofErr w:type="gramEnd"/>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w:t>
      </w:r>
      <w:proofErr w:type="spellStart"/>
      <w:r w:rsidR="001D73F9">
        <w:t>poisson</w:t>
      </w:r>
      <w:proofErr w:type="spellEnd"/>
      <w:r w:rsidR="001D73F9">
        <w:t>”)</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43"/>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345F976B"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proofErr w:type="spellStart"/>
      <w:r w:rsidR="006E6D29" w:rsidRPr="006E6D29">
        <w:t>Multiple_r</w:t>
      </w:r>
      <w:r w:rsidR="006E6D29">
        <w:t>egression_vs_single_regression</w:t>
      </w:r>
      <w:proofErr w:type="spellEnd"/>
      <w:r w:rsidR="006E6D29">
        <w:t>_[</w:t>
      </w:r>
      <w:r w:rsidR="00453DBF">
        <w:t>trait</w:t>
      </w:r>
      <w:r w:rsidR="006E6D29">
        <w:t xml:space="preserve"> name here</w:t>
      </w:r>
      <w:proofErr w:type="gramStart"/>
      <w:r w:rsidR="006E6D29">
        <w:t>]</w:t>
      </w:r>
      <w:r w:rsidR="006E6D29" w:rsidRPr="006E6D29">
        <w:t xml:space="preserve"> </w:t>
      </w:r>
      <w:r w:rsidR="00201946">
        <w:t>.txt’</w:t>
      </w:r>
      <w:proofErr w:type="gramEnd"/>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w:t>
      </w:r>
      <w:r w:rsidR="0077494F">
        <w:t>s</w:t>
      </w:r>
      <w:r w:rsidR="00E81C84">
        <w:t xml:space="preserve">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1495D3D6" w:rsidR="00C7578C" w:rsidRDefault="0020171F" w:rsidP="0020171F">
      <w:pPr>
        <w:pStyle w:val="ListParagraph"/>
        <w:widowControl w:val="0"/>
        <w:numPr>
          <w:ilvl w:val="1"/>
          <w:numId w:val="20"/>
        </w:numPr>
        <w:spacing w:line="360" w:lineRule="auto"/>
      </w:pPr>
      <w:r>
        <w:t>The third type of output is</w:t>
      </w:r>
      <w:r w:rsidR="003305A8">
        <w:t xml:space="preserve"> again generated for each trait</w:t>
      </w:r>
      <w:r>
        <w:t xml:space="preserve">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proofErr w:type="spellStart"/>
      <w:r w:rsidR="00D1277A">
        <w:t>Multiple_regression</w:t>
      </w:r>
      <w:proofErr w:type="spellEnd"/>
      <w:r w:rsidR="00D1277A">
        <w:t>_[</w:t>
      </w:r>
      <w:r w:rsidR="00453DBF">
        <w:t>trait</w:t>
      </w:r>
      <w:r w:rsidR="00D1277A">
        <w:t xml:space="preserve"> name here]</w:t>
      </w:r>
      <w:proofErr w:type="gramStart"/>
      <w:r w:rsidR="00D1277A">
        <w:t>.tiff</w:t>
      </w:r>
      <w:r w:rsidR="00AA42C3">
        <w:t>’</w:t>
      </w:r>
      <w:proofErr w:type="gramEnd"/>
      <w:r w:rsidR="00BE03D5">
        <w:t xml:space="preserve"> that contains plots that can help the user decide whether the assumptions of linear regression are satisfied</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6BD9E8C9" w:rsidR="00E81C84" w:rsidRDefault="00C7578C" w:rsidP="00215521">
      <w:pPr>
        <w:pStyle w:val="ListParagraph"/>
        <w:widowControl w:val="0"/>
        <w:numPr>
          <w:ilvl w:val="1"/>
          <w:numId w:val="20"/>
        </w:numPr>
        <w:spacing w:line="360" w:lineRule="auto"/>
      </w:pPr>
      <w:r>
        <w:t>The fourth type of output is</w:t>
      </w:r>
      <w:r w:rsidR="003305A8">
        <w:t xml:space="preserve"> again generated for each trait</w:t>
      </w:r>
      <w:r>
        <w:t xml:space="preserve">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proofErr w:type="spellStart"/>
      <w:r w:rsidR="00BE03D5">
        <w:t>Single_regression</w:t>
      </w:r>
      <w:proofErr w:type="spellEnd"/>
      <w:r w:rsidR="00BE03D5">
        <w:t>_[</w:t>
      </w:r>
      <w:r w:rsidR="00453DBF">
        <w:t>trait</w:t>
      </w:r>
      <w:r w:rsidR="00215521">
        <w:t xml:space="preserve"> name here]</w:t>
      </w:r>
      <w:proofErr w:type="gramStart"/>
      <w:r w:rsidR="00215521">
        <w:t>.tiff’</w:t>
      </w:r>
      <w:proofErr w:type="gramEnd"/>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4" w:name="_Toc230245956"/>
      <w:r>
        <w:t>Running Regression Analyses</w:t>
      </w:r>
      <w:bookmarkEnd w:id="44"/>
    </w:p>
    <w:p w14:paraId="28560F95" w14:textId="77777777" w:rsidR="001E3AA4" w:rsidRDefault="00107BD7" w:rsidP="009168A3">
      <w:pPr>
        <w:widowControl w:val="0"/>
        <w:spacing w:line="360" w:lineRule="auto"/>
      </w:pPr>
      <w:bookmarkStart w:id="45"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4C689D8B" w:rsidR="00D175A0" w:rsidRDefault="00D175A0" w:rsidP="009168A3">
      <w:pPr>
        <w:widowControl w:val="0"/>
        <w:spacing w:line="360" w:lineRule="auto"/>
      </w:pPr>
      <w:r>
        <w:t>The module is divided int</w:t>
      </w:r>
      <w:r w:rsidR="0074470D">
        <w:t xml:space="preserve">o three </w:t>
      </w:r>
      <w:r>
        <w:t>components:</w:t>
      </w:r>
      <w:r w:rsidR="001E3AA4">
        <w:t xml:space="preserve"> full </w:t>
      </w:r>
      <w:r w:rsidR="00A57B11">
        <w:t>data set</w:t>
      </w:r>
      <w:r w:rsidR="001E3AA4">
        <w:t xml:space="preserve">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5"/>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56132EEF" w:rsidR="0039092C" w:rsidRDefault="00A57B11" w:rsidP="0039092C">
      <w:pPr>
        <w:pStyle w:val="Heading3"/>
      </w:pPr>
      <w:bookmarkStart w:id="46" w:name="_Ref221958275"/>
      <w:bookmarkStart w:id="47" w:name="_Ref221958937"/>
      <w:bookmarkStart w:id="48" w:name="_Toc230245957"/>
      <w:r>
        <w:t>Full Data Set</w:t>
      </w:r>
      <w:r w:rsidR="0039092C">
        <w:t xml:space="preserve"> Regressions</w:t>
      </w:r>
      <w:bookmarkEnd w:id="46"/>
      <w:bookmarkEnd w:id="47"/>
      <w:bookmarkEnd w:id="48"/>
    </w:p>
    <w:p w14:paraId="13071CA7" w14:textId="652876C4" w:rsidR="003A3302" w:rsidRDefault="001330A9" w:rsidP="003A3302">
      <w:pPr>
        <w:pStyle w:val="ListParagraph"/>
        <w:widowControl w:val="0"/>
        <w:numPr>
          <w:ilvl w:val="0"/>
          <w:numId w:val="25"/>
        </w:numPr>
        <w:spacing w:line="360" w:lineRule="auto"/>
      </w:pPr>
      <w:bookmarkStart w:id="49" w:name="_Ref221958151"/>
      <w:bookmarkStart w:id="50" w:name="_Ref221702267"/>
      <w:r>
        <w:t>In this first component</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9"/>
      <w:r w:rsidR="00A847AC">
        <w:t xml:space="preserve"> </w:t>
      </w:r>
    </w:p>
    <w:p w14:paraId="5BA2E99F" w14:textId="64CBC562"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w:t>
      </w:r>
      <w:r w:rsidR="00741181">
        <w:t xml:space="preserve"> pipeline will throw an error if</w:t>
      </w:r>
      <w:r>
        <w:t xml:space="preserve">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proofErr w:type="gramStart"/>
      <w:r w:rsidR="003B10C8">
        <w:t>T</w:t>
      </w:r>
      <w:r w:rsidR="00695ABB">
        <w:t>ype</w:t>
      </w:r>
      <w:proofErr w:type="gramEnd"/>
      <w:r w:rsidR="003B10C8">
        <w:t xml:space="preserve"> “done” or “Done”.</w:t>
      </w:r>
    </w:p>
    <w:p w14:paraId="5E15B661" w14:textId="4D55FB42" w:rsidR="00191D44" w:rsidRDefault="0018442D" w:rsidP="003A3302">
      <w:pPr>
        <w:pStyle w:val="ListParagraph"/>
        <w:widowControl w:val="0"/>
        <w:numPr>
          <w:ilvl w:val="0"/>
          <w:numId w:val="25"/>
        </w:numPr>
        <w:spacing w:line="360" w:lineRule="auto"/>
      </w:pPr>
      <w:bookmarkStart w:id="51" w:name="_Ref221958193"/>
      <w:r>
        <w:t>At this</w:t>
      </w:r>
      <w:r w:rsidR="00B77B7D">
        <w:t xml:space="preserve"> p</w:t>
      </w:r>
      <w:r w:rsidR="007C2B9C">
        <w:t>oint, the module generates four</w:t>
      </w:r>
      <w:r>
        <w:t xml:space="preserve"> files</w:t>
      </w:r>
      <w:r w:rsidR="00070D77">
        <w:t xml:space="preserve"> in the </w:t>
      </w:r>
      <w:r w:rsidR="00804C45">
        <w:t xml:space="preserve">‘Regressions’ </w:t>
      </w:r>
      <w:r w:rsidR="00070D77">
        <w:t>subdirectory in the pipeline directory</w:t>
      </w:r>
      <w:r w:rsidR="00804C45">
        <w:t>: 1) ‘</w:t>
      </w:r>
      <w:r w:rsidR="00CA62DD">
        <w:t>[family of error distribution</w:t>
      </w:r>
      <w:r w:rsidR="000F73F5">
        <w:t>]</w:t>
      </w:r>
      <w:r>
        <w:t xml:space="preserve">[response </w:t>
      </w:r>
      <w:proofErr w:type="gramStart"/>
      <w:r>
        <w:t>variable]</w:t>
      </w:r>
      <w:r w:rsidRPr="0018442D">
        <w:t>on</w:t>
      </w:r>
      <w:proofErr w:type="gramEnd"/>
      <w:r>
        <w:t>[</w:t>
      </w:r>
      <w:r w:rsidR="008B4E9E">
        <w:t>predictor</w:t>
      </w:r>
      <w:r>
        <w:t xml:space="preserve"> variabl</w:t>
      </w:r>
      <w:r w:rsidR="000F73F5">
        <w:t>e(s)</w:t>
      </w:r>
      <w:r>
        <w:t>]</w:t>
      </w:r>
      <w:r w:rsidR="00660F39">
        <w:t>_full_data_set_assumptions_check.tiff</w:t>
      </w:r>
      <w:r w:rsidR="00804C45">
        <w:t>’</w:t>
      </w:r>
      <w:r w:rsidR="00660F39">
        <w:t>,</w:t>
      </w:r>
      <w:r w:rsidR="00700D2B">
        <w:t xml:space="preserve"> </w:t>
      </w:r>
      <w:r w:rsidR="00660F39">
        <w:t xml:space="preserve"> </w:t>
      </w:r>
      <w:r w:rsidR="00700D2B">
        <w:t>which contains plots that can help the user decide whether the assumptions of linear regression are satisfied</w:t>
      </w:r>
      <w:r w:rsidR="00D45CA8">
        <w:t xml:space="preserve"> for the model, </w:t>
      </w:r>
      <w:r w:rsidR="00660F39">
        <w:t>2)</w:t>
      </w:r>
      <w:r w:rsidR="00660F39" w:rsidRPr="00660F39">
        <w:t xml:space="preserve"> </w:t>
      </w:r>
      <w:r w:rsidR="00CA62DD">
        <w:t>‘[family of error distribution</w:t>
      </w:r>
      <w:r w:rsidR="00660F39">
        <w:t>][response variable]</w:t>
      </w:r>
      <w:r w:rsidR="00660F39" w:rsidRPr="0018442D">
        <w:t>on</w:t>
      </w:r>
      <w:r w:rsidR="00660F39">
        <w:t>[predictor variable(s)]_full_data_set.tx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660F39">
        <w:t>,</w:t>
      </w:r>
      <w:r w:rsidR="007C2B9C">
        <w:t xml:space="preserve"> </w:t>
      </w:r>
      <w:r w:rsidR="00660F39">
        <w:t>3</w:t>
      </w:r>
      <w:r w:rsidR="00804C45">
        <w:t>) ‘</w:t>
      </w:r>
      <w:r w:rsidR="00CA62DD">
        <w:t>[family of error distribution</w:t>
      </w:r>
      <w:r w:rsidR="00FA639A">
        <w:t xml:space="preserve">] </w:t>
      </w:r>
      <w:r w:rsidR="00814404">
        <w:t>[response variable]</w:t>
      </w:r>
      <w:r w:rsidR="00814404" w:rsidRPr="0018442D">
        <w:t>on</w:t>
      </w:r>
      <w:r w:rsidR="002A6D76">
        <w:t>[predictor</w:t>
      </w:r>
      <w:r w:rsidR="00804C45">
        <w:t xml:space="preserve"> variable</w:t>
      </w:r>
      <w:r w:rsidR="002A6D76">
        <w:t>(s)</w:t>
      </w:r>
      <w:r w:rsidR="00804C45">
        <w:t>].txt’</w:t>
      </w:r>
      <w:r w:rsidR="00814404">
        <w:t xml:space="preserve"> which applies the </w:t>
      </w:r>
      <w:proofErr w:type="spellStart"/>
      <w:r w:rsidR="00814404">
        <w:t>Akaike</w:t>
      </w:r>
      <w:proofErr w:type="spellEnd"/>
      <w:r w:rsidR="00814404">
        <w:t xml:space="preserve"> Inform</w:t>
      </w:r>
      <w:r w:rsidR="00A50FAB">
        <w:t>ation Criteria to the full data set</w:t>
      </w:r>
      <w:r w:rsidR="00814404">
        <w:t xml:space="preserve">, and lists which predictor variables are retained in the final model, exactly as if the step() function had been called in </w:t>
      </w:r>
      <w:r w:rsidR="00814404" w:rsidRPr="003A3302">
        <w:rPr>
          <w:i/>
        </w:rPr>
        <w:t>R</w:t>
      </w:r>
      <w:bookmarkEnd w:id="51"/>
      <w:r w:rsidR="007C2B9C">
        <w:t>, and 4) a file called ‘temp.csv’ which can simply be ignored.</w:t>
      </w:r>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50"/>
    </w:p>
    <w:p w14:paraId="2AA61F98" w14:textId="5907649B" w:rsidR="0039092C" w:rsidRDefault="0039092C" w:rsidP="0039092C">
      <w:pPr>
        <w:pStyle w:val="Heading3"/>
      </w:pPr>
      <w:bookmarkStart w:id="52" w:name="_Ref221958237"/>
      <w:bookmarkStart w:id="53" w:name="_Ref221958261"/>
      <w:bookmarkStart w:id="54" w:name="_Toc230245958"/>
      <w:r>
        <w:rPr>
          <w:rFonts w:ascii="Cambria" w:hAnsi="Cambria" w:cs="Cambria"/>
        </w:rPr>
        <w:t>Data Subset Regressions</w:t>
      </w:r>
      <w:bookmarkEnd w:id="52"/>
      <w:bookmarkEnd w:id="53"/>
      <w:bookmarkEnd w:id="54"/>
    </w:p>
    <w:p w14:paraId="2AD3A113" w14:textId="5336FEFD" w:rsidR="00150A8E" w:rsidRDefault="00056E22" w:rsidP="009168A3">
      <w:pPr>
        <w:widowControl w:val="0"/>
        <w:spacing w:line="360" w:lineRule="auto"/>
      </w:pPr>
      <w:bookmarkStart w:id="55"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 xml:space="preserve">Full </w:t>
      </w:r>
      <w:r w:rsidR="00154EAA">
        <w:t>Data Set</w:t>
      </w:r>
      <w:r w:rsidR="00E5765F">
        <w:t xml:space="preserve">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V1</w:t>
      </w:r>
      <w:proofErr w:type="gramStart"/>
      <w:r w:rsidR="002E3980">
        <w:t>,0</w:t>
      </w:r>
      <w:proofErr w:type="gramEnd"/>
      <w:r w:rsidR="002E3980">
        <w:t xml:space="preserve">”,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2C941AEF"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284005">
        <w:t>Full Data Set</w:t>
      </w:r>
      <w:r w:rsidR="00E5765F">
        <w:t xml:space="preserve"> Regressions</w:t>
      </w:r>
      <w:r w:rsidR="00773560">
        <w:fldChar w:fldCharType="end"/>
      </w:r>
      <w:r w:rsidR="00773560">
        <w:t xml:space="preserve"> section</w:t>
      </w:r>
      <w:r>
        <w:t>, but the results will be saved in a new nes</w:t>
      </w:r>
      <w:r w:rsidR="00AC0021">
        <w:t>ted subdirectory, ‘</w:t>
      </w:r>
      <w:proofErr w:type="spellStart"/>
      <w:r w:rsidR="00AC0021">
        <w:t>Data_subsets</w:t>
      </w:r>
      <w:proofErr w:type="spellEnd"/>
      <w:r w:rsidR="00AC0021">
        <w:t>’</w:t>
      </w:r>
      <w:r w:rsidR="00706271">
        <w:t>,</w:t>
      </w:r>
      <w:r>
        <w:t xml:space="preserve"> ins</w:t>
      </w:r>
      <w:r w:rsidR="00AC0021">
        <w:t xml:space="preserve">ide the pipeline directory, </w:t>
      </w:r>
      <w:r>
        <w:t>wi</w:t>
      </w:r>
      <w:r w:rsidR="00AC0021">
        <w:t>th another subdirectory inside ‘</w:t>
      </w:r>
      <w:proofErr w:type="spellStart"/>
      <w:r w:rsidR="00AC0021">
        <w:t>Data_subsets</w:t>
      </w:r>
      <w:proofErr w:type="spellEnd"/>
      <w:r w:rsidR="00AC0021">
        <w:t>’</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7A251EE8"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 xml:space="preserve">Full </w:t>
      </w:r>
      <w:r w:rsidR="008A4B02">
        <w:t>Data Set</w:t>
      </w:r>
      <w:r w:rsidR="00E5765F">
        <w:t xml:space="preserve">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5"/>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6" w:name="_Ref221961999"/>
      <w:bookmarkStart w:id="57" w:name="_Ref221962774"/>
      <w:bookmarkStart w:id="58" w:name="_Toc230245959"/>
      <w:r>
        <w:rPr>
          <w:rFonts w:ascii="Cambria" w:hAnsi="Cambria" w:cs="Cambria"/>
        </w:rPr>
        <w:t>User-Generated Data Subset Regressions</w:t>
      </w:r>
      <w:bookmarkEnd w:id="56"/>
      <w:bookmarkEnd w:id="57"/>
      <w:bookmarkEnd w:id="58"/>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 xml:space="preserve">reason, lend </w:t>
      </w:r>
      <w:proofErr w:type="gramStart"/>
      <w:r w:rsidR="00BC43D0">
        <w:t>itself</w:t>
      </w:r>
      <w:proofErr w:type="gramEnd"/>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w:t>
      </w:r>
      <w:proofErr w:type="gramStart"/>
      <w:r>
        <w:t>”,</w:t>
      </w:r>
      <w:proofErr w:type="gramEnd"/>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proofErr w:type="gramStart"/>
      <w:r w:rsidR="00303DFF">
        <w:t>)</w:t>
      </w:r>
      <w:r w:rsidR="00F6199D">
        <w:t xml:space="preserve"> </w:t>
      </w:r>
      <w:r w:rsidR="00303DFF">
        <w:t>.</w:t>
      </w:r>
      <w:proofErr w:type="gramEnd"/>
      <w:r w:rsidR="00303DFF">
        <w:t xml:space="preserve"> </w:t>
      </w:r>
    </w:p>
    <w:p w14:paraId="062B1705" w14:textId="7BF22A69"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 xml:space="preserve">Full </w:t>
      </w:r>
      <w:r w:rsidR="00A0424C">
        <w:t>Data Set</w:t>
      </w:r>
      <w:r w:rsidR="00E5765F">
        <w:t xml:space="preserve">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9" w:name="_Toc230245960"/>
      <w:r>
        <w:t xml:space="preserve">Converting </w:t>
      </w:r>
      <w:r w:rsidR="005A793D">
        <w:t>Regression Results into Spreadsheets</w:t>
      </w:r>
      <w:bookmarkEnd w:id="59"/>
    </w:p>
    <w:p w14:paraId="507903E5" w14:textId="69D4ECAF" w:rsidR="005A793D" w:rsidRDefault="005A793D" w:rsidP="00391C02">
      <w:pPr>
        <w:spacing w:line="360" w:lineRule="auto"/>
      </w:pPr>
      <w:r>
        <w:t xml:space="preserve">The last thing </w:t>
      </w:r>
      <w:r w:rsidR="00015327" w:rsidRPr="00015327">
        <w:rPr>
          <w:i/>
        </w:rPr>
        <w:t>HeFPipe</w:t>
      </w:r>
      <w:r>
        <w:t xml:space="preserve"> does is </w:t>
      </w:r>
      <w:proofErr w:type="gramStart"/>
      <w:r w:rsidR="00440984">
        <w:t>provide</w:t>
      </w:r>
      <w:proofErr w:type="gramEnd"/>
      <w:r w:rsidR="00440984">
        <w:t xml:space="preserv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w:t>
      </w:r>
      <w:r w:rsidR="003E2A84">
        <w:t xml:space="preserve"> Data Set</w:t>
      </w:r>
      <w:r w:rsidR="00E5765F">
        <w:t xml:space="preserve">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proofErr w:type="spellStart"/>
      <w:r w:rsidRPr="004212A9">
        <w:t>processed_model_output</w:t>
      </w:r>
      <w:proofErr w:type="spellEnd"/>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2E294985" w:rsidR="00722800" w:rsidRDefault="00722800" w:rsidP="00391C02">
      <w:pPr>
        <w:pStyle w:val="ListParagraph"/>
        <w:numPr>
          <w:ilvl w:val="0"/>
          <w:numId w:val="28"/>
        </w:numPr>
        <w:spacing w:line="360" w:lineRule="auto"/>
      </w:pPr>
      <w:r>
        <w:t>The pipeline will scan the relevant ‘Regressions’ directory for ‘</w:t>
      </w:r>
      <w:proofErr w:type="gramStart"/>
      <w:r>
        <w:t>.txt’</w:t>
      </w:r>
      <w:proofErr w:type="gramEnd"/>
      <w:r>
        <w:t xml:space="preserve">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w:t>
      </w:r>
      <w:proofErr w:type="spellStart"/>
      <w:r>
        <w:t>error_distribution_designation</w:t>
      </w:r>
      <w:proofErr w:type="spellEnd"/>
      <w:r>
        <w:t xml:space="preserve"> here][</w:t>
      </w:r>
      <w:proofErr w:type="spellStart"/>
      <w:r>
        <w:t>response_variable_here</w:t>
      </w:r>
      <w:proofErr w:type="spellEnd"/>
      <w:r>
        <w:t>]</w:t>
      </w:r>
      <w:r w:rsidRPr="00722800">
        <w:t>on</w:t>
      </w:r>
      <w:r>
        <w:t>[</w:t>
      </w:r>
      <w:proofErr w:type="spellStart"/>
      <w:r>
        <w:t>predictor_variable</w:t>
      </w:r>
      <w:proofErr w:type="spellEnd"/>
      <w:r>
        <w:t>(s)_here]</w:t>
      </w:r>
      <w:r w:rsidRPr="00722800">
        <w:t xml:space="preserve"> _</w:t>
      </w:r>
      <w:r w:rsidR="00E53D62">
        <w:t>full_data_set</w:t>
      </w:r>
      <w:r w:rsidRPr="00722800">
        <w:t>_processed</w:t>
      </w:r>
      <w:r>
        <w:t>.csv’</w:t>
      </w:r>
      <w:r w:rsidR="00E64C73">
        <w:t xml:space="preserve"> (e.g., ‘</w:t>
      </w:r>
      <w:proofErr w:type="spellStart"/>
      <w:r w:rsidR="00E64C73" w:rsidRPr="00E64C73">
        <w:t>gaussianQnWeight_initialonMLH_</w:t>
      </w:r>
      <w:r w:rsidR="00E53D62">
        <w:t>full_data_set</w:t>
      </w:r>
      <w:r w:rsidR="00E64C73" w:rsidRPr="00E64C73">
        <w:t>_processed</w:t>
      </w:r>
      <w:proofErr w:type="spellEnd"/>
      <w:r w:rsidR="00E64C73">
        <w:t>’)</w:t>
      </w:r>
    </w:p>
    <w:p w14:paraId="27967788" w14:textId="6C13DA1A" w:rsidR="00DF37AD" w:rsidRDefault="00DF37AD" w:rsidP="00391C02">
      <w:pPr>
        <w:pStyle w:val="ListParagraph"/>
        <w:numPr>
          <w:ilvl w:val="0"/>
          <w:numId w:val="28"/>
        </w:numPr>
        <w:spacing w:line="360" w:lineRule="auto"/>
      </w:pPr>
      <w:bookmarkStart w:id="60"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60"/>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61" w:name="_Toc230245961"/>
      <w:r>
        <w:t>References</w:t>
      </w:r>
      <w:bookmarkEnd w:id="61"/>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Mark Fisher" w:date="2013-02-05T16:29:00Z" w:initials="MF">
    <w:p w14:paraId="36DED188" w14:textId="40C175AF" w:rsidR="00DF37AD" w:rsidRDefault="00DF37AD">
      <w:pPr>
        <w:pStyle w:val="CommentText"/>
      </w:pPr>
      <w:r>
        <w:rPr>
          <w:rStyle w:val="CommentReference"/>
        </w:rPr>
        <w:annotationRef/>
      </w:r>
      <w:r>
        <w:t>Subject to change</w:t>
      </w:r>
    </w:p>
  </w:comment>
  <w:comment w:id="4"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4" w:author="Mark Fisher" w:date="2013-02-07T23:29:00Z" w:initials="MF">
    <w:p w14:paraId="11B312BA" w14:textId="52B7C49B" w:rsidR="00DF37AD" w:rsidRDefault="00DF37AD">
      <w:pPr>
        <w:pStyle w:val="CommentText"/>
      </w:pPr>
      <w:r>
        <w:rPr>
          <w:rStyle w:val="CommentReference"/>
        </w:rPr>
        <w:annotationRef/>
      </w:r>
      <w:r>
        <w:t>Omit the following</w:t>
      </w:r>
      <w:proofErr w:type="gramStart"/>
      <w:r>
        <w:t>?:</w:t>
      </w:r>
      <w:proofErr w:type="gramEnd"/>
      <w:r>
        <w:t xml:space="preserve">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4037">
      <w:rPr>
        <w:rStyle w:val="PageNumber"/>
        <w:noProof/>
      </w:rPr>
      <w:t>1</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0F73F5"/>
    <w:rsid w:val="00101127"/>
    <w:rsid w:val="00104F47"/>
    <w:rsid w:val="00107BD7"/>
    <w:rsid w:val="00107FF2"/>
    <w:rsid w:val="0011490E"/>
    <w:rsid w:val="00115541"/>
    <w:rsid w:val="00115A40"/>
    <w:rsid w:val="00121C7C"/>
    <w:rsid w:val="001234DD"/>
    <w:rsid w:val="001264FF"/>
    <w:rsid w:val="00130D7F"/>
    <w:rsid w:val="00131919"/>
    <w:rsid w:val="001330A9"/>
    <w:rsid w:val="00133CBB"/>
    <w:rsid w:val="00134037"/>
    <w:rsid w:val="0013407C"/>
    <w:rsid w:val="001353FB"/>
    <w:rsid w:val="0013797B"/>
    <w:rsid w:val="00137A7F"/>
    <w:rsid w:val="001402E3"/>
    <w:rsid w:val="00147591"/>
    <w:rsid w:val="00150166"/>
    <w:rsid w:val="00150A8E"/>
    <w:rsid w:val="0015355F"/>
    <w:rsid w:val="0015390B"/>
    <w:rsid w:val="0015406F"/>
    <w:rsid w:val="00154EAA"/>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005"/>
    <w:rsid w:val="00284EE0"/>
    <w:rsid w:val="00285BB8"/>
    <w:rsid w:val="002876C5"/>
    <w:rsid w:val="002A0022"/>
    <w:rsid w:val="002A080D"/>
    <w:rsid w:val="002A2F8A"/>
    <w:rsid w:val="002A60A5"/>
    <w:rsid w:val="002A6D76"/>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05A8"/>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2A84"/>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2030"/>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0F39"/>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0D2B"/>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1181"/>
    <w:rsid w:val="00743006"/>
    <w:rsid w:val="0074470D"/>
    <w:rsid w:val="00744C69"/>
    <w:rsid w:val="007458D8"/>
    <w:rsid w:val="00746720"/>
    <w:rsid w:val="0074698A"/>
    <w:rsid w:val="0075012E"/>
    <w:rsid w:val="00751EA8"/>
    <w:rsid w:val="00757F74"/>
    <w:rsid w:val="007630C8"/>
    <w:rsid w:val="007640C9"/>
    <w:rsid w:val="00765210"/>
    <w:rsid w:val="0077132B"/>
    <w:rsid w:val="00771909"/>
    <w:rsid w:val="00773560"/>
    <w:rsid w:val="0077494F"/>
    <w:rsid w:val="00777F56"/>
    <w:rsid w:val="00783A0D"/>
    <w:rsid w:val="00785A15"/>
    <w:rsid w:val="007948CB"/>
    <w:rsid w:val="0079686A"/>
    <w:rsid w:val="007968B3"/>
    <w:rsid w:val="00796C3A"/>
    <w:rsid w:val="007A4943"/>
    <w:rsid w:val="007B28A0"/>
    <w:rsid w:val="007B542D"/>
    <w:rsid w:val="007B70B1"/>
    <w:rsid w:val="007C1B4C"/>
    <w:rsid w:val="007C2903"/>
    <w:rsid w:val="007C2B9C"/>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4B02"/>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424C"/>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0FAB"/>
    <w:rsid w:val="00A520CE"/>
    <w:rsid w:val="00A52F01"/>
    <w:rsid w:val="00A53C7B"/>
    <w:rsid w:val="00A541EC"/>
    <w:rsid w:val="00A57B11"/>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B7D"/>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0A19"/>
    <w:rsid w:val="00BF38F9"/>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62D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CA8"/>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B7F"/>
    <w:rsid w:val="00E52FDE"/>
    <w:rsid w:val="00E5325B"/>
    <w:rsid w:val="00E53D62"/>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39A"/>
    <w:rsid w:val="00FA6F72"/>
    <w:rsid w:val="00FB0398"/>
    <w:rsid w:val="00FB286A"/>
    <w:rsid w:val="00FB4C30"/>
    <w:rsid w:val="00FB6A23"/>
    <w:rsid w:val="00FB7FD0"/>
    <w:rsid w:val="00FC152B"/>
    <w:rsid w:val="00FC359A"/>
    <w:rsid w:val="00FC42CD"/>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watch?v=cKhKmeqjG6I&amp;feature=share&amp;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563B6C-2D40-604E-9CDB-386AE9B9D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2</Pages>
  <Words>13359</Words>
  <Characters>76152</Characters>
  <Application>Microsoft Macintosh Word</Application>
  <DocSecurity>0</DocSecurity>
  <Lines>634</Lines>
  <Paragraphs>178</Paragraphs>
  <ScaleCrop>false</ScaleCrop>
  <Company>UGA</Company>
  <LinksUpToDate>false</LinksUpToDate>
  <CharactersWithSpaces>89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72</cp:revision>
  <cp:lastPrinted>2013-04-26T04:08:00Z</cp:lastPrinted>
  <dcterms:created xsi:type="dcterms:W3CDTF">2013-04-24T17:03:00Z</dcterms:created>
  <dcterms:modified xsi:type="dcterms:W3CDTF">2013-05-19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